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8EF817" w14:textId="77777777" w:rsidR="002A1B8F" w:rsidRPr="002A1B8F" w:rsidRDefault="002A1B8F" w:rsidP="00F36D56">
      <w:pPr>
        <w:tabs>
          <w:tab w:val="left" w:pos="360"/>
        </w:tabs>
        <w:spacing w:before="280"/>
        <w:rPr>
          <w:rFonts w:ascii="Arial" w:hAnsi="Arial"/>
          <w:b/>
          <w:sz w:val="28"/>
        </w:rPr>
      </w:pPr>
      <w:bookmarkStart w:id="0" w:name="Title_possible_journals"/>
      <w:bookmarkStart w:id="1" w:name="OLE_LINK1"/>
      <w:bookmarkStart w:id="2" w:name="OLE_LINK10"/>
      <w:r w:rsidRPr="002A1B8F">
        <w:rPr>
          <w:rFonts w:ascii="Arial" w:hAnsi="Arial"/>
          <w:b/>
          <w:sz w:val="28"/>
        </w:rPr>
        <w:t>THE</w:t>
      </w:r>
      <w:bookmarkEnd w:id="0"/>
      <w:r w:rsidRPr="002A1B8F">
        <w:rPr>
          <w:rFonts w:ascii="Arial" w:hAnsi="Arial"/>
          <w:b/>
          <w:sz w:val="28"/>
        </w:rPr>
        <w:t xml:space="preserve"> ADAPTIVE RESPONSE OF SKELETAL MUSCLE: </w:t>
      </w:r>
      <w:r w:rsidR="00F36D56">
        <w:rPr>
          <w:rFonts w:ascii="Arial" w:hAnsi="Arial"/>
          <w:b/>
          <w:sz w:val="28"/>
        </w:rPr>
        <w:t>WHAT IS</w:t>
      </w:r>
      <w:r w:rsidRPr="002A1B8F">
        <w:rPr>
          <w:rFonts w:ascii="Arial" w:hAnsi="Arial"/>
          <w:b/>
          <w:sz w:val="28"/>
        </w:rPr>
        <w:t xml:space="preserve"> THE EVIDENCE</w:t>
      </w:r>
      <w:r w:rsidR="00F36D56">
        <w:rPr>
          <w:rFonts w:ascii="Arial" w:hAnsi="Arial"/>
          <w:b/>
          <w:sz w:val="28"/>
        </w:rPr>
        <w:t>?</w:t>
      </w:r>
    </w:p>
    <w:bookmarkEnd w:id="1"/>
    <w:bookmarkEnd w:id="2"/>
    <w:p w14:paraId="19D06A6B" w14:textId="77777777" w:rsidR="002A1B8F" w:rsidRPr="00F776AE" w:rsidRDefault="002A1B8F" w:rsidP="002A1B8F">
      <w:pPr>
        <w:pStyle w:val="Heading2"/>
        <w:rPr>
          <w:lang w:val="en-US"/>
        </w:rPr>
      </w:pPr>
      <w:r w:rsidRPr="00F776AE">
        <w:rPr>
          <w:lang w:val="en-US"/>
        </w:rPr>
        <w:t>STANLEY SALMONS, MSc, PhD</w:t>
      </w:r>
    </w:p>
    <w:p w14:paraId="6B8F3919" w14:textId="77777777" w:rsidR="00743180" w:rsidRDefault="002A1B8F" w:rsidP="00743180">
      <w:pPr>
        <w:rPr>
          <w:rFonts w:ascii="Helvetica" w:eastAsia="Times New Roman" w:hAnsi="Helvetica" w:cs="Times New Roman"/>
          <w:color w:val="000000"/>
          <w:sz w:val="21"/>
          <w:szCs w:val="21"/>
        </w:rPr>
      </w:pPr>
      <w:bookmarkStart w:id="3" w:name="OLE_LINK8"/>
      <w:r w:rsidRPr="006D3A68">
        <w:t>Department of Musculoskeletal Biology,</w:t>
      </w:r>
      <w:r w:rsidR="006D3A68">
        <w:t xml:space="preserve"> </w:t>
      </w:r>
      <w:r w:rsidR="00743180" w:rsidRPr="00743180">
        <w:rPr>
          <w:rFonts w:ascii="Helvetica" w:eastAsia="Times New Roman" w:hAnsi="Helvetica" w:cs="Times New Roman"/>
          <w:color w:val="000000"/>
          <w:sz w:val="21"/>
          <w:szCs w:val="21"/>
        </w:rPr>
        <w:t>Institute of Ageing &amp; Chronic Diseases</w:t>
      </w:r>
    </w:p>
    <w:p w14:paraId="708E770E" w14:textId="323EB8CF" w:rsidR="006D3A68" w:rsidRPr="00743180" w:rsidRDefault="002A1B8F" w:rsidP="00743180">
      <w:pPr>
        <w:rPr>
          <w:rFonts w:eastAsia="Times New Roman" w:cs="Times New Roman"/>
        </w:rPr>
      </w:pPr>
      <w:r w:rsidRPr="006D3A68">
        <w:t>University of Liverpoo</w:t>
      </w:r>
      <w:r w:rsidR="00DC7A33" w:rsidRPr="006D3A68">
        <w:t>l</w:t>
      </w:r>
      <w:r w:rsidRPr="006D3A68">
        <w:t>, Liverpool, UK</w:t>
      </w:r>
      <w:bookmarkEnd w:id="3"/>
    </w:p>
    <w:p w14:paraId="2AF08832" w14:textId="29192531" w:rsidR="00341384" w:rsidRDefault="00341384" w:rsidP="006224BB">
      <w:pPr>
        <w:tabs>
          <w:tab w:val="left" w:pos="360"/>
        </w:tabs>
        <w:spacing w:before="280" w:after="280" w:line="360" w:lineRule="auto"/>
      </w:pPr>
      <w:r w:rsidRPr="002A1B8F">
        <w:rPr>
          <w:b/>
          <w:bCs/>
          <w:i/>
          <w:iCs/>
        </w:rPr>
        <w:t xml:space="preserve">Acknowledgement. </w:t>
      </w:r>
      <w:r w:rsidR="0020785A">
        <w:t>The author is grateful for the support of t</w:t>
      </w:r>
      <w:r w:rsidRPr="002A1B8F">
        <w:t>he G.M. Morrison Charitable Trust.</w:t>
      </w:r>
    </w:p>
    <w:p w14:paraId="247A4169" w14:textId="3FB21486" w:rsidR="002A1B8F" w:rsidRPr="00341384" w:rsidRDefault="00341384" w:rsidP="00341384">
      <w:pPr>
        <w:rPr>
          <w:b/>
        </w:rPr>
      </w:pPr>
      <w:r w:rsidRPr="00341384">
        <w:rPr>
          <w:b/>
        </w:rPr>
        <w:t>No. of words in abstract:</w:t>
      </w:r>
      <w:r>
        <w:rPr>
          <w:b/>
        </w:rPr>
        <w:t xml:space="preserve"> </w:t>
      </w:r>
      <w:r w:rsidRPr="00341384">
        <w:t>10</w:t>
      </w:r>
      <w:r w:rsidR="008A12D4">
        <w:t>3</w:t>
      </w:r>
    </w:p>
    <w:p w14:paraId="35FDE37D" w14:textId="206D5AA3" w:rsidR="00341384" w:rsidRPr="00341384" w:rsidRDefault="00341384" w:rsidP="00341384">
      <w:pPr>
        <w:pStyle w:val="Body-firstline"/>
        <w:spacing w:before="0"/>
        <w:rPr>
          <w:b/>
        </w:rPr>
      </w:pPr>
      <w:r w:rsidRPr="00341384">
        <w:rPr>
          <w:b/>
        </w:rPr>
        <w:t>No. of words in manuscript (excluding abstract and references):</w:t>
      </w:r>
      <w:r>
        <w:rPr>
          <w:b/>
        </w:rPr>
        <w:t xml:space="preserve"> </w:t>
      </w:r>
      <w:r w:rsidR="006449E1">
        <w:t>5</w:t>
      </w:r>
      <w:r w:rsidR="006449E1" w:rsidRPr="00341384">
        <w:t>450</w:t>
      </w:r>
    </w:p>
    <w:p w14:paraId="507E8C92" w14:textId="77777777" w:rsidR="006D3A68" w:rsidRPr="006224BB" w:rsidRDefault="006D3A68" w:rsidP="00743180">
      <w:pPr>
        <w:rPr>
          <w:b/>
        </w:rPr>
      </w:pPr>
      <w:r w:rsidRPr="006224BB">
        <w:rPr>
          <w:b/>
        </w:rPr>
        <w:t>Address for correspondence:</w:t>
      </w:r>
    </w:p>
    <w:p w14:paraId="21E38DBD" w14:textId="77777777" w:rsidR="00743180" w:rsidRDefault="006D3A68" w:rsidP="006224BB">
      <w:pPr>
        <w:spacing w:line="360" w:lineRule="auto"/>
        <w:ind w:left="426" w:firstLine="141"/>
      </w:pPr>
      <w:r w:rsidRPr="006D3A68">
        <w:t>Emeritus Professor Stanley Salmons</w:t>
      </w:r>
    </w:p>
    <w:p w14:paraId="31C15730" w14:textId="77777777" w:rsidR="006D3A68" w:rsidRPr="00743180" w:rsidRDefault="006D3A68" w:rsidP="006224BB">
      <w:pPr>
        <w:spacing w:line="360" w:lineRule="auto"/>
        <w:ind w:left="426" w:firstLine="141"/>
      </w:pPr>
      <w:bookmarkStart w:id="4" w:name="OLE_LINK12"/>
      <w:r w:rsidRPr="006D3A68">
        <w:rPr>
          <w:rFonts w:cs="Helvetica"/>
        </w:rPr>
        <w:t>Department of Musculoskeletal </w:t>
      </w:r>
      <w:r>
        <w:rPr>
          <w:rFonts w:cs="Helvetica"/>
        </w:rPr>
        <w:t>Biology</w:t>
      </w:r>
    </w:p>
    <w:p w14:paraId="613AA9DF" w14:textId="77777777" w:rsidR="006D3A68" w:rsidRDefault="006D3A68" w:rsidP="006224BB">
      <w:pPr>
        <w:spacing w:line="360" w:lineRule="auto"/>
        <w:ind w:left="426" w:firstLine="141"/>
        <w:rPr>
          <w:rFonts w:cs="Helvetica"/>
        </w:rPr>
      </w:pPr>
      <w:r w:rsidRPr="006D3A68">
        <w:rPr>
          <w:rFonts w:cs="Helvetica"/>
        </w:rPr>
        <w:t>Institute of Ageing &amp; Chronic </w:t>
      </w:r>
      <w:r>
        <w:rPr>
          <w:rFonts w:cs="Helvetica"/>
        </w:rPr>
        <w:t>Diseases</w:t>
      </w:r>
    </w:p>
    <w:p w14:paraId="2293BD42" w14:textId="77777777" w:rsidR="006D3A68" w:rsidRDefault="006D3A68" w:rsidP="006224BB">
      <w:pPr>
        <w:spacing w:line="360" w:lineRule="auto"/>
        <w:ind w:left="426" w:firstLine="141"/>
        <w:rPr>
          <w:rFonts w:cs="Helvetica"/>
        </w:rPr>
      </w:pPr>
      <w:r w:rsidRPr="006D3A68">
        <w:rPr>
          <w:rFonts w:cs="Helvetica"/>
        </w:rPr>
        <w:t>University of Liverpool</w:t>
      </w:r>
    </w:p>
    <w:p w14:paraId="18D06060" w14:textId="77777777" w:rsidR="006D3A68" w:rsidRDefault="006D3A68" w:rsidP="006224BB">
      <w:pPr>
        <w:spacing w:line="360" w:lineRule="auto"/>
        <w:ind w:left="426" w:firstLine="141"/>
        <w:rPr>
          <w:rFonts w:cs="Helvetica"/>
        </w:rPr>
      </w:pPr>
      <w:r w:rsidRPr="006D3A68">
        <w:rPr>
          <w:rFonts w:cs="Helvetica"/>
        </w:rPr>
        <w:t>William Henry Duncan Building</w:t>
      </w:r>
    </w:p>
    <w:p w14:paraId="0D0DFCB9" w14:textId="77777777" w:rsidR="006D3A68" w:rsidRPr="006D3A68" w:rsidRDefault="006D3A68" w:rsidP="006224BB">
      <w:pPr>
        <w:spacing w:line="360" w:lineRule="auto"/>
        <w:ind w:left="426" w:firstLine="141"/>
        <w:rPr>
          <w:rFonts w:cs="Helvetica"/>
        </w:rPr>
      </w:pPr>
      <w:r w:rsidRPr="006D3A68">
        <w:rPr>
          <w:rFonts w:cs="Helvetica"/>
        </w:rPr>
        <w:t>6 West Derby Street</w:t>
      </w:r>
    </w:p>
    <w:p w14:paraId="6CA5015F" w14:textId="77777777" w:rsidR="006D3A68" w:rsidRPr="006D3A68" w:rsidRDefault="006D3A68" w:rsidP="006224BB">
      <w:pPr>
        <w:ind w:left="426" w:firstLine="141"/>
      </w:pPr>
      <w:r w:rsidRPr="006D3A68">
        <w:rPr>
          <w:rFonts w:cs="Helvetica"/>
        </w:rPr>
        <w:t>Liverpool L7 8TX, UK</w:t>
      </w:r>
      <w:bookmarkEnd w:id="4"/>
      <w:r w:rsidRPr="006D3A68">
        <w:t xml:space="preserve"> </w:t>
      </w:r>
    </w:p>
    <w:p w14:paraId="1132943F" w14:textId="77777777" w:rsidR="005644FE" w:rsidRPr="006D3A68" w:rsidRDefault="006D3A68" w:rsidP="006224BB">
      <w:pPr>
        <w:ind w:left="426" w:firstLine="141"/>
        <w:rPr>
          <w:rFonts w:ascii="Times New Roman" w:hAnsi="Times New Roman"/>
        </w:rPr>
      </w:pPr>
      <w:r w:rsidRPr="006D3A68">
        <w:rPr>
          <w:rFonts w:ascii="Times New Roman" w:hAnsi="Times New Roman"/>
        </w:rPr>
        <w:t>Email: s.salmons@liverpool.ac.uk</w:t>
      </w:r>
    </w:p>
    <w:p w14:paraId="6C0A54D1" w14:textId="52F47901" w:rsidR="006224BB" w:rsidRDefault="006224BB" w:rsidP="006224BB">
      <w:bookmarkStart w:id="5" w:name="Abstract"/>
      <w:r>
        <w:rPr>
          <w:b/>
        </w:rPr>
        <w:t>Running</w:t>
      </w:r>
      <w:r w:rsidRPr="002A1B8F">
        <w:rPr>
          <w:b/>
        </w:rPr>
        <w:t xml:space="preserve"> title:</w:t>
      </w:r>
      <w:r w:rsidRPr="002A1B8F">
        <w:t xml:space="preserve"> Adaptive response of skeletal muscle</w:t>
      </w:r>
    </w:p>
    <w:p w14:paraId="543DB8C8" w14:textId="38B25618" w:rsidR="006224BB" w:rsidRDefault="006224BB" w:rsidP="006224BB">
      <w:pPr>
        <w:pStyle w:val="Body-firstline"/>
        <w:spacing w:before="0"/>
      </w:pPr>
      <w:r w:rsidRPr="006224BB">
        <w:rPr>
          <w:rFonts w:ascii="Arial,Bold" w:hAnsi="Arial,Bold"/>
          <w:b/>
        </w:rPr>
        <w:t>Ethical Publication Statement</w:t>
      </w:r>
      <w:r w:rsidRPr="006224BB">
        <w:rPr>
          <w:b/>
        </w:rPr>
        <w:t>:</w:t>
      </w:r>
      <w:r>
        <w:t xml:space="preserve"> I confirm that I have read the Journal’s position on issues involved in ethical publication and affirm that this report is consistent with those guidelines.</w:t>
      </w:r>
    </w:p>
    <w:p w14:paraId="07D30564" w14:textId="458281A1" w:rsidR="006224BB" w:rsidRPr="006224BB" w:rsidRDefault="006224BB" w:rsidP="006224BB">
      <w:pPr>
        <w:pStyle w:val="Body-firstline"/>
        <w:spacing w:before="0"/>
      </w:pPr>
      <w:r w:rsidRPr="006224BB">
        <w:rPr>
          <w:b/>
        </w:rPr>
        <w:t>Conflict of interest:</w:t>
      </w:r>
      <w:r>
        <w:t xml:space="preserve"> The author has no conflict of interest to disclose.</w:t>
      </w:r>
    </w:p>
    <w:p w14:paraId="1FC69DE3" w14:textId="77777777" w:rsidR="00AB4EDD" w:rsidRDefault="006D3A68" w:rsidP="00CD437A">
      <w:pPr>
        <w:pStyle w:val="Section"/>
        <w:rPr>
          <w:szCs w:val="24"/>
        </w:rPr>
      </w:pPr>
      <w:r>
        <w:rPr>
          <w:szCs w:val="24"/>
        </w:rPr>
        <w:br w:type="page"/>
      </w:r>
      <w:bookmarkEnd w:id="5"/>
    </w:p>
    <w:p w14:paraId="21BAB466" w14:textId="77777777" w:rsidR="00AB4EDD" w:rsidRDefault="00AB4EDD" w:rsidP="00CD437A">
      <w:pPr>
        <w:pStyle w:val="Section"/>
      </w:pPr>
    </w:p>
    <w:p w14:paraId="651CCEE1" w14:textId="746B5039" w:rsidR="004472EB" w:rsidRPr="005105EB" w:rsidRDefault="005105EB" w:rsidP="005105EB">
      <w:pPr>
        <w:tabs>
          <w:tab w:val="left" w:pos="360"/>
        </w:tabs>
        <w:spacing w:before="280"/>
        <w:rPr>
          <w:rFonts w:ascii="Arial" w:hAnsi="Arial"/>
          <w:b/>
          <w:sz w:val="28"/>
        </w:rPr>
      </w:pPr>
      <w:r w:rsidRPr="002A1B8F">
        <w:rPr>
          <w:rFonts w:ascii="Arial" w:hAnsi="Arial"/>
          <w:b/>
          <w:sz w:val="28"/>
        </w:rPr>
        <w:t xml:space="preserve">THE ADAPTIVE RESPONSE OF SKELETAL MUSCLE: </w:t>
      </w:r>
      <w:r>
        <w:rPr>
          <w:rFonts w:ascii="Arial" w:hAnsi="Arial"/>
          <w:b/>
          <w:sz w:val="28"/>
        </w:rPr>
        <w:t>WHAT IS</w:t>
      </w:r>
      <w:r w:rsidRPr="002A1B8F">
        <w:rPr>
          <w:rFonts w:ascii="Arial" w:hAnsi="Arial"/>
          <w:b/>
          <w:sz w:val="28"/>
        </w:rPr>
        <w:t xml:space="preserve"> THE EVIDENCE</w:t>
      </w:r>
      <w:r>
        <w:rPr>
          <w:rFonts w:ascii="Arial" w:hAnsi="Arial"/>
          <w:b/>
          <w:sz w:val="28"/>
        </w:rPr>
        <w:t>?</w:t>
      </w:r>
    </w:p>
    <w:p w14:paraId="5C6DFCBE" w14:textId="21A3BDF2" w:rsidR="00743180" w:rsidRDefault="00632731" w:rsidP="00CD437A">
      <w:pPr>
        <w:pStyle w:val="Section"/>
      </w:pPr>
      <w:r w:rsidRPr="00743180">
        <w:t>ABSTRACT</w:t>
      </w:r>
    </w:p>
    <w:p w14:paraId="14E5BDA9" w14:textId="435AC237" w:rsidR="004472EB" w:rsidRDefault="002A1B8F" w:rsidP="00C73C44">
      <w:pPr>
        <w:pStyle w:val="Body-firstline"/>
        <w:rPr>
          <w:rFonts w:ascii="Times New Roman" w:hAnsi="Times New Roman"/>
        </w:rPr>
      </w:pPr>
      <w:bookmarkStart w:id="6" w:name="OLE_LINK27"/>
      <w:bookmarkStart w:id="7" w:name="OLE_LINK11"/>
      <w:r w:rsidRPr="00632731">
        <w:rPr>
          <w:rFonts w:ascii="Times New Roman" w:hAnsi="Times New Roman"/>
        </w:rPr>
        <w:t>Adult</w:t>
      </w:r>
      <w:r w:rsidRPr="00743180">
        <w:t xml:space="preserve"> skeletal muscle is capable of adapting its properties in response to changing functional demands. This </w:t>
      </w:r>
      <w:r w:rsidR="00E855C9">
        <w:t xml:space="preserve">now </w:t>
      </w:r>
      <w:r w:rsidR="00A31E8B">
        <w:t>sounds</w:t>
      </w:r>
      <w:r w:rsidR="00E855C9">
        <w:t xml:space="preserve"> like </w:t>
      </w:r>
      <w:r w:rsidR="00A31E8B">
        <w:t>a statement of</w:t>
      </w:r>
      <w:r w:rsidR="00E855C9">
        <w:t xml:space="preserve"> the </w:t>
      </w:r>
      <w:r w:rsidRPr="00743180">
        <w:t>obvious</w:t>
      </w:r>
      <w:r w:rsidR="00E855C9">
        <w:t>,</w:t>
      </w:r>
      <w:r w:rsidRPr="00743180">
        <w:t xml:space="preserve"> </w:t>
      </w:r>
      <w:r w:rsidR="00E855C9">
        <w:t>and</w:t>
      </w:r>
      <w:r w:rsidRPr="00743180">
        <w:t xml:space="preserve"> many people assume </w:t>
      </w:r>
      <w:r w:rsidR="00DB5E21">
        <w:t>it has always been this</w:t>
      </w:r>
      <w:r w:rsidR="00A31E8B">
        <w:t xml:space="preserve"> way</w:t>
      </w:r>
      <w:r w:rsidR="00A953E6">
        <w:t>. Y</w:t>
      </w:r>
      <w:r w:rsidRPr="00743180">
        <w:t xml:space="preserve">et a mere forty years ago the </w:t>
      </w:r>
      <w:r w:rsidR="00032F91">
        <w:t>picture</w:t>
      </w:r>
      <w:r w:rsidRPr="00743180">
        <w:t xml:space="preserve"> was entirely different. In this review</w:t>
      </w:r>
      <w:r w:rsidR="00C94FAD">
        <w:t xml:space="preserve"> and personal memoir</w:t>
      </w:r>
      <w:r w:rsidRPr="00743180">
        <w:t xml:space="preserve"> I outline the scientific context in which the theory was generated, the objections to it from entrenched opinion, and the way those obje</w:t>
      </w:r>
      <w:r w:rsidR="005B4512">
        <w:t xml:space="preserve">ctions were progressively met. </w:t>
      </w:r>
      <w:r w:rsidR="00F046F8">
        <w:t>The</w:t>
      </w:r>
      <w:r w:rsidRPr="00743180">
        <w:t xml:space="preserve"> material </w:t>
      </w:r>
      <w:r w:rsidR="00E71BAC">
        <w:t xml:space="preserve">should </w:t>
      </w:r>
      <w:r w:rsidR="005B4512">
        <w:t xml:space="preserve">be of </w:t>
      </w:r>
      <w:r w:rsidR="00A953E6">
        <w:t xml:space="preserve">some </w:t>
      </w:r>
      <w:r w:rsidRPr="00743180">
        <w:t>historical interest</w:t>
      </w:r>
      <w:r w:rsidR="00CD4105">
        <w:t>, but</w:t>
      </w:r>
      <w:r w:rsidR="00F046F8">
        <w:t xml:space="preserve"> more importantly </w:t>
      </w:r>
      <w:r w:rsidR="005B4512">
        <w:t xml:space="preserve">it </w:t>
      </w:r>
      <w:r w:rsidR="00962FA8">
        <w:t>collects together</w:t>
      </w:r>
      <w:r w:rsidR="00CD4105">
        <w:t xml:space="preserve"> </w:t>
      </w:r>
      <w:r w:rsidRPr="00743180">
        <w:t xml:space="preserve">the </w:t>
      </w:r>
      <w:r w:rsidR="00CD4105">
        <w:t>full range</w:t>
      </w:r>
      <w:r w:rsidRPr="00743180">
        <w:t xml:space="preserve"> of eviden</w:t>
      </w:r>
      <w:r w:rsidRPr="00632731">
        <w:rPr>
          <w:rFonts w:ascii="Times New Roman" w:hAnsi="Times New Roman"/>
        </w:rPr>
        <w:t xml:space="preserve">ce on which </w:t>
      </w:r>
      <w:r w:rsidR="005B4512">
        <w:rPr>
          <w:rFonts w:ascii="Times New Roman" w:hAnsi="Times New Roman"/>
        </w:rPr>
        <w:t>the current paradigm</w:t>
      </w:r>
      <w:r w:rsidRPr="00632731">
        <w:rPr>
          <w:rFonts w:ascii="Times New Roman" w:hAnsi="Times New Roman"/>
        </w:rPr>
        <w:t xml:space="preserve"> is based.</w:t>
      </w:r>
      <w:bookmarkEnd w:id="6"/>
      <w:bookmarkEnd w:id="7"/>
    </w:p>
    <w:p w14:paraId="27D7CCA3" w14:textId="77777777" w:rsidR="004472EB" w:rsidRDefault="004472EB" w:rsidP="00CD437A">
      <w:pPr>
        <w:pStyle w:val="Body-firstline"/>
        <w:rPr>
          <w:rFonts w:ascii="Times New Roman" w:hAnsi="Times New Roman"/>
        </w:rPr>
      </w:pPr>
    </w:p>
    <w:p w14:paraId="1CD25E56" w14:textId="77777777" w:rsidR="004472EB" w:rsidRDefault="004472EB" w:rsidP="00CD437A">
      <w:pPr>
        <w:pStyle w:val="Body-firstline"/>
        <w:rPr>
          <w:rFonts w:ascii="Times New Roman" w:hAnsi="Times New Roman"/>
        </w:rPr>
      </w:pPr>
    </w:p>
    <w:p w14:paraId="4D79C9E8" w14:textId="3EB8B5B8" w:rsidR="004472EB" w:rsidRDefault="004472EB" w:rsidP="004472EB">
      <w:bookmarkStart w:id="8" w:name="OLE_LINK21"/>
      <w:bookmarkStart w:id="9" w:name="OLE_LINK24"/>
      <w:r w:rsidRPr="002A1B8F">
        <w:rPr>
          <w:b/>
        </w:rPr>
        <w:t>Key words:</w:t>
      </w:r>
      <w:bookmarkStart w:id="10" w:name="OLE_LINK22"/>
      <w:bookmarkStart w:id="11" w:name="OLE_LINK23"/>
      <w:r w:rsidRPr="002A1B8F">
        <w:t xml:space="preserve"> stimulation, </w:t>
      </w:r>
      <w:r>
        <w:t xml:space="preserve">hypothesis, </w:t>
      </w:r>
      <w:r w:rsidRPr="002A1B8F">
        <w:t>adaptive, transformation, plasticity</w:t>
      </w:r>
      <w:bookmarkEnd w:id="8"/>
      <w:bookmarkEnd w:id="9"/>
      <w:bookmarkEnd w:id="10"/>
      <w:bookmarkEnd w:id="11"/>
      <w:r w:rsidR="006F2F1F">
        <w:t>, trophic</w:t>
      </w:r>
      <w:r w:rsidR="005D2EB9">
        <w:t>, history</w:t>
      </w:r>
    </w:p>
    <w:p w14:paraId="0285E649" w14:textId="4CA9C42D" w:rsidR="005644FE" w:rsidRPr="00632731" w:rsidRDefault="002A1B8F" w:rsidP="00CD437A">
      <w:pPr>
        <w:pStyle w:val="Body-firstline"/>
        <w:rPr>
          <w:rFonts w:ascii="Times New Roman" w:hAnsi="Times New Roman"/>
        </w:rPr>
      </w:pPr>
      <w:r w:rsidRPr="00632731">
        <w:rPr>
          <w:rFonts w:ascii="Times New Roman" w:hAnsi="Times New Roman"/>
        </w:rPr>
        <w:t xml:space="preserve"> </w:t>
      </w:r>
    </w:p>
    <w:p w14:paraId="406E5E19" w14:textId="77777777" w:rsidR="004472EB" w:rsidRDefault="004472EB">
      <w:pPr>
        <w:autoSpaceDE/>
        <w:autoSpaceDN/>
        <w:adjustRightInd/>
        <w:spacing w:line="240" w:lineRule="auto"/>
        <w:rPr>
          <w:rFonts w:ascii="Arial" w:hAnsi="Arial"/>
          <w:b/>
          <w:sz w:val="28"/>
          <w:szCs w:val="32"/>
        </w:rPr>
      </w:pPr>
      <w:r>
        <w:br w:type="page"/>
      </w:r>
    </w:p>
    <w:p w14:paraId="65E02927" w14:textId="544399C1" w:rsidR="005644FE" w:rsidRPr="00632731" w:rsidRDefault="00024BEC" w:rsidP="00CD437A">
      <w:pPr>
        <w:pStyle w:val="Section"/>
      </w:pPr>
      <w:r>
        <w:lastRenderedPageBreak/>
        <w:t>BACKGROUND</w:t>
      </w:r>
    </w:p>
    <w:p w14:paraId="42597E8D" w14:textId="4CC1E332" w:rsidR="00D76527" w:rsidRDefault="002A1B8F" w:rsidP="00422482">
      <w:pPr>
        <w:pStyle w:val="Body-firstline"/>
      </w:pPr>
      <w:bookmarkStart w:id="12" w:name="Plasticity"/>
      <w:r w:rsidRPr="00024BEC">
        <w:rPr>
          <w:rStyle w:val="inlineheading"/>
        </w:rPr>
        <w:t>Plasticit</w:t>
      </w:r>
      <w:bookmarkEnd w:id="12"/>
      <w:r w:rsidR="00CD437A" w:rsidRPr="00024BEC">
        <w:rPr>
          <w:rStyle w:val="inlineheading"/>
        </w:rPr>
        <w:t>y.</w:t>
      </w:r>
      <w:r w:rsidR="00CD437A">
        <w:rPr>
          <w:rFonts w:ascii="Times New Roman" w:hAnsi="Times New Roman"/>
          <w:b/>
        </w:rPr>
        <w:t xml:space="preserve"> </w:t>
      </w:r>
      <w:r w:rsidRPr="00632731">
        <w:t xml:space="preserve">Unlike most highly differentiated tissues skeletal muscle has a significant capacity for further change even after the adult state has been </w:t>
      </w:r>
      <w:r w:rsidR="00E855C9">
        <w:t>attained</w:t>
      </w:r>
      <w:r w:rsidRPr="00632731">
        <w:t>.</w:t>
      </w:r>
      <w:r w:rsidR="00F3180A">
        <w:t xml:space="preserve"> </w:t>
      </w:r>
      <w:r w:rsidRPr="00632731">
        <w:t>The property was discovered by Buller, Eccles &amp; Eccles in the course of experiments in which the motor nerves supplying predominantly fast (Type 1) and predominantly slow (Type 2) muscles were interchanged.</w:t>
      </w:r>
      <w:r w:rsidR="002A1438">
        <w:fldChar w:fldCharType="begin"/>
      </w:r>
      <w:r w:rsidR="002A1438">
        <w:instrText xml:space="preserve"> ADDIN EN.CITE &lt;EndNote&gt;&lt;Cite&gt;&lt;Author&gt;Buller&lt;/Author&gt;&lt;Year&gt;1960&lt;/Year&gt;&lt;RecNum&gt;630&lt;/RecNum&gt;&lt;DisplayText&gt;&lt;style face="superscript"&gt;1&lt;/style&gt;&lt;/DisplayText&gt;&lt;record&gt;&lt;rec-number&gt;630&lt;/rec-number&gt;&lt;foreign-keys&gt;&lt;key app="EN" db-id="s0fdxed9nz559ze0tvi5axrcds5r2vtarvvw" timestamp="0"&gt;630&lt;/key&gt;&lt;/foreign-keys&gt;&lt;ref-type name="Journal Article"&gt;17&lt;/ref-type&gt;&lt;contributors&gt;&lt;authors&gt;&lt;author&gt;Buller, A. J.&lt;/author&gt;&lt;author&gt;Eccles, J. C.&lt;/author&gt;&lt;author&gt;Eccles, R. M.&lt;/author&gt;&lt;/authors&gt;&lt;/contributors&gt;&lt;titles&gt;&lt;title&gt;Interactions between motoneurons and muscles in respect of the characteristic speeds of their responses&lt;/title&gt;&lt;secondary-title&gt;Journal of Physiology&lt;/secondary-title&gt;&lt;/titles&gt;&lt;periodical&gt;&lt;full-title&gt;Journal of Physiology&lt;/full-title&gt;&lt;abbr-1&gt;J. Physiol.&lt;/abbr-1&gt;&lt;/periodical&gt;&lt;pages&gt;417-439&lt;/pages&gt;&lt;volume&gt;150&lt;/volume&gt;&lt;keywords&gt;&lt;keyword&gt;cross&lt;/keyword&gt;&lt;keyword&gt;union&lt;/keyword&gt;&lt;keyword&gt;nerve&lt;/keyword&gt;&lt;keyword&gt;fast&lt;/keyword&gt;&lt;keyword&gt;slow&lt;/keyword&gt;&lt;keyword&gt;cat&lt;/keyword&gt;&lt;keyword&gt;conduction&lt;/keyword&gt;&lt;keyword&gt;velocity&lt;/keyword&gt;&lt;keyword&gt;after&lt;/keyword&gt;&lt;keyword&gt;hyperpolarisation&lt;/keyword&gt;&lt;keyword&gt;differentiation&lt;/keyword&gt;&lt;keyword&gt;active&lt;/keyword&gt;&lt;keyword&gt;state&lt;/keyword&gt;&lt;keyword&gt;transport&lt;/keyword&gt;&lt;keyword&gt;impulse&lt;/keyword&gt;&lt;keyword&gt;curare&lt;/keyword&gt;&lt;keyword&gt;(see&lt;/keyword&gt;&lt;keyword&gt;also&lt;/keyword&gt;&lt;keyword&gt;0094)&lt;/keyword&gt;&lt;/keywords&gt;&lt;dates&gt;&lt;year&gt;1960&lt;/year&gt;&lt;/dates&gt;&lt;label&gt;&amp;apos;93&amp;apos;; Gray&amp;apos;s Anatomy, 38th edn&lt;/label&gt;&lt;urls&gt;&lt;/urls&gt;&lt;/record&gt;&lt;/Cite&gt;&lt;/EndNote&gt;</w:instrText>
      </w:r>
      <w:r w:rsidR="002A1438">
        <w:fldChar w:fldCharType="separate"/>
      </w:r>
      <w:r w:rsidR="002A1438" w:rsidRPr="002A1438">
        <w:rPr>
          <w:noProof/>
          <w:vertAlign w:val="superscript"/>
        </w:rPr>
        <w:t>1</w:t>
      </w:r>
      <w:r w:rsidR="002A1438">
        <w:fldChar w:fldCharType="end"/>
      </w:r>
      <w:r w:rsidR="00954CBC">
        <w:t xml:space="preserve"> </w:t>
      </w:r>
      <w:r w:rsidRPr="00632731">
        <w:t>These authors, and others who adopted the same experimental model, found that each cross-reinnervated muscle tend</w:t>
      </w:r>
      <w:r w:rsidR="00F3180A">
        <w:t>ed</w:t>
      </w:r>
      <w:r w:rsidRPr="00632731">
        <w:t xml:space="preserve"> to </w:t>
      </w:r>
      <w:r w:rsidR="00F3180A">
        <w:t>acquire</w:t>
      </w:r>
      <w:r w:rsidRPr="00632731">
        <w:t xml:space="preserve"> the original physiological and biochemical characteristics of the other, even in adult animals</w:t>
      </w:r>
      <w:r w:rsidR="00D76527">
        <w:t xml:space="preserve"> </w:t>
      </w:r>
      <w:bookmarkStart w:id="13" w:name="OLE_LINK68"/>
      <w:bookmarkStart w:id="14" w:name="OLE_LINK69"/>
      <w:r w:rsidR="00D76527">
        <w:t>(Fig. 1a)</w:t>
      </w:r>
      <w:bookmarkEnd w:id="13"/>
      <w:bookmarkEnd w:id="14"/>
      <w:r w:rsidR="00D76527">
        <w:t>.</w:t>
      </w:r>
    </w:p>
    <w:p w14:paraId="2D8EB903" w14:textId="77777777" w:rsidR="00D76527" w:rsidRPr="002B3D1B" w:rsidRDefault="00D76527" w:rsidP="00D76527">
      <w:pPr>
        <w:pBdr>
          <w:top w:val="single" w:sz="4" w:space="6" w:color="auto"/>
          <w:bottom w:val="single" w:sz="4" w:space="1" w:color="auto"/>
        </w:pBdr>
        <w:spacing w:after="80"/>
        <w:jc w:val="center"/>
        <w:rPr>
          <w:b/>
          <w:bCs/>
        </w:rPr>
      </w:pPr>
      <w:r w:rsidRPr="002B3D1B">
        <w:rPr>
          <w:b/>
          <w:bCs/>
        </w:rPr>
        <w:t>FIGURE 1 NEAR HERE</w:t>
      </w:r>
    </w:p>
    <w:p w14:paraId="1CF97C2B" w14:textId="77777777" w:rsidR="008A12D4" w:rsidRDefault="002A1B8F" w:rsidP="00422482">
      <w:pPr>
        <w:pStyle w:val="Body-firstline"/>
      </w:pPr>
      <w:r w:rsidRPr="00632731">
        <w:t>The</w:t>
      </w:r>
      <w:r w:rsidR="00960E5C">
        <w:t xml:space="preserve"> changes were</w:t>
      </w:r>
      <w:r w:rsidRPr="00632731">
        <w:t xml:space="preserve"> unexpec</w:t>
      </w:r>
      <w:r w:rsidR="00F3180A">
        <w:t>ted and surprising</w:t>
      </w:r>
      <w:r w:rsidR="00960E5C">
        <w:t xml:space="preserve">, </w:t>
      </w:r>
      <w:r w:rsidR="004E26F5">
        <w:t>because</w:t>
      </w:r>
      <w:r w:rsidR="00960E5C">
        <w:t xml:space="preserve"> they were </w:t>
      </w:r>
      <w:r w:rsidR="00960E5C" w:rsidRPr="00632731">
        <w:t>observed in a mature organism, in cells that ha</w:t>
      </w:r>
      <w:r w:rsidR="00960E5C">
        <w:t>d</w:t>
      </w:r>
      <w:r w:rsidR="00960E5C" w:rsidRPr="00632731">
        <w:t xml:space="preserve"> already undergone differentiation</w:t>
      </w:r>
      <w:r w:rsidR="00F3180A">
        <w:t xml:space="preserve">. </w:t>
      </w:r>
      <w:r w:rsidR="001A66A7">
        <w:t>Beh</w:t>
      </w:r>
      <w:r w:rsidR="007D768C">
        <w:t xml:space="preserve">aviour such as this is frequently referred to as ‘plasticity’. </w:t>
      </w:r>
      <w:r w:rsidR="00305241">
        <w:t>T</w:t>
      </w:r>
      <w:r w:rsidRPr="00632731">
        <w:t>he explanation offered was that the muscles had responded to the influence of chemical trophic factors transported to them along the motor nerves.</w:t>
      </w:r>
      <w:r w:rsidR="002A1438">
        <w:fldChar w:fldCharType="begin">
          <w:fldData xml:space="preserve">PEVuZE5vdGU+PENpdGU+PEF1dGhvcj5CdWxsZXI8L0F1dGhvcj48WWVhcj4xOTYwPC9ZZWFyPjxS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</w:fldData>
        </w:fldChar>
      </w:r>
      <w:r w:rsidR="002A1438">
        <w:instrText xml:space="preserve"> ADDIN EN.CITE </w:instrText>
      </w:r>
      <w:r w:rsidR="002A1438">
        <w:fldChar w:fldCharType="begin">
          <w:fldData xml:space="preserve">PEVuZE5vdGU+PENpdGU+PEF1dGhvcj5CdWxsZXI8L0F1dGhvcj48WWVhcj4xOTYwPC9ZZWFyPjxS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2</w:t>
      </w:r>
      <w:r w:rsidR="002A1438">
        <w:fldChar w:fldCharType="end"/>
      </w:r>
      <w:r w:rsidR="00E2517C">
        <w:t xml:space="preserve"> </w:t>
      </w:r>
      <w:r w:rsidR="006724A5">
        <w:t>The</w:t>
      </w:r>
      <w:r w:rsidR="005F17E9">
        <w:t xml:space="preserve"> </w:t>
      </w:r>
      <w:r w:rsidR="00960398">
        <w:t xml:space="preserve">existence of a perpetual proximal-to-distal axonal flow, as demonstrated in the </w:t>
      </w:r>
      <w:r w:rsidR="00832F1D">
        <w:t>cla</w:t>
      </w:r>
      <w:r w:rsidR="00EB4F37">
        <w:t>ssical</w:t>
      </w:r>
      <w:r w:rsidR="00A47B46">
        <w:t xml:space="preserve"> experiment</w:t>
      </w:r>
      <w:r w:rsidR="00EB4F37">
        <w:t>s</w:t>
      </w:r>
      <w:r w:rsidR="006724A5">
        <w:t xml:space="preserve"> of Paul Weiss</w:t>
      </w:r>
      <w:r w:rsidR="00960398">
        <w:t>,</w:t>
      </w:r>
      <w:r w:rsidR="002A1438">
        <w:fldChar w:fldCharType="begin"/>
      </w:r>
      <w:r w:rsidR="002A1438">
        <w:instrText xml:space="preserve"> ADDIN EN.CITE &lt;EndNote&gt;&lt;Cite&gt;&lt;Author&gt;Weiss&lt;/Author&gt;&lt;Year&gt;1948&lt;/Year&gt;&lt;RecNum&gt;6387&lt;/RecNum&gt;&lt;DisplayText&gt;&lt;style face="superscript"&gt;3&lt;/style&gt;&lt;/DisplayText&gt;&lt;record&gt;&lt;rec-number&gt;6387&lt;/rec-number&gt;&lt;foreign-keys&gt;&lt;key app="EN" db-id="s0fdxed9nz559ze0tvi5axrcds5r2vtarvvw" timestamp="1496782682"&gt;6387&lt;/key&gt;&lt;/foreign-keys&gt;&lt;ref-type name="Journal Article"&gt;17&lt;/ref-type&gt;&lt;contributors&gt;&lt;authors&gt;&lt;author&gt;Weiss, P.&lt;/author&gt;&lt;author&gt;Hiscoe, H.B.&lt;/author&gt;&lt;/authors&gt;&lt;/contributors&gt;&lt;titles&gt;&lt;title&gt;Experiments on the mechanism of nerve growth&lt;/title&gt;&lt;secondary-title&gt;Journal of Experimental Zoology&lt;/secondary-title&gt;&lt;/titles&gt;&lt;periodical&gt;&lt;full-title&gt;Journal of Experimental Zoology&lt;/full-title&gt;&lt;/periodical&gt;&lt;pages&gt;315-396&lt;/pages&gt;&lt;volume&gt;107&lt;/volume&gt;&lt;keywords&gt;&lt;keyword&gt;axonal&lt;/keyword&gt;&lt;keyword&gt;flow&lt;/keyword&gt;&lt;keyword&gt;transport&lt;/keyword&gt;&lt;/keywords&gt;&lt;dates&gt;&lt;year&gt;1948&lt;/year&gt;&lt;/dates&gt;&lt;urls&gt;&lt;/urls&gt;&lt;/record&gt;&lt;/Cite&gt;&lt;/EndNote&gt;</w:instrText>
      </w:r>
      <w:r w:rsidR="002A1438">
        <w:fldChar w:fldCharType="separate"/>
      </w:r>
      <w:r w:rsidR="002A1438" w:rsidRPr="002A1438">
        <w:rPr>
          <w:noProof/>
          <w:vertAlign w:val="superscript"/>
        </w:rPr>
        <w:t>3</w:t>
      </w:r>
      <w:r w:rsidR="002A1438">
        <w:fldChar w:fldCharType="end"/>
      </w:r>
      <w:r w:rsidR="00616EC8">
        <w:t xml:space="preserve"> </w:t>
      </w:r>
      <w:r w:rsidR="00305241">
        <w:t xml:space="preserve">provided </w:t>
      </w:r>
      <w:r w:rsidR="00EB4F37">
        <w:t xml:space="preserve">a </w:t>
      </w:r>
      <w:r w:rsidR="00305241">
        <w:t>plausible mechanism</w:t>
      </w:r>
      <w:r w:rsidR="00EB4F37">
        <w:t xml:space="preserve"> f</w:t>
      </w:r>
      <w:r w:rsidR="00305241">
        <w:t>or conveying such substances to the muscles.</w:t>
      </w:r>
    </w:p>
    <w:p w14:paraId="220FEDF4" w14:textId="2A1D4ED8" w:rsidR="005644FE" w:rsidRPr="00632731" w:rsidRDefault="00305241" w:rsidP="00422482">
      <w:pPr>
        <w:pStyle w:val="Body-firstline"/>
      </w:pPr>
      <w:r>
        <w:t>The chemotrophic hypothesis was well received and widely accepted.</w:t>
      </w:r>
      <w:r w:rsidR="002A1B8F" w:rsidRPr="00632731">
        <w:t xml:space="preserve"> There was, however, an alternative to this explanation.</w:t>
      </w:r>
    </w:p>
    <w:p w14:paraId="58286FC6" w14:textId="1A20C136" w:rsidR="005644FE" w:rsidRPr="00632731" w:rsidRDefault="002A1B8F" w:rsidP="00CD437A">
      <w:pPr>
        <w:pStyle w:val="Body-firstline"/>
      </w:pPr>
      <w:bookmarkStart w:id="15" w:name="Activity"/>
      <w:r w:rsidRPr="00024BEC">
        <w:rPr>
          <w:rStyle w:val="inlineheading"/>
        </w:rPr>
        <w:t>Impulse</w:t>
      </w:r>
      <w:bookmarkEnd w:id="15"/>
      <w:r w:rsidRPr="00024BEC">
        <w:rPr>
          <w:rStyle w:val="inlineheading"/>
        </w:rPr>
        <w:t xml:space="preserve"> activity</w:t>
      </w:r>
      <w:r w:rsidR="00CD437A" w:rsidRPr="00024BEC">
        <w:rPr>
          <w:rStyle w:val="inlineheading"/>
        </w:rPr>
        <w:t>.</w:t>
      </w:r>
      <w:r w:rsidR="00CD437A">
        <w:rPr>
          <w:b/>
        </w:rPr>
        <w:t xml:space="preserve"> </w:t>
      </w:r>
      <w:r w:rsidRPr="00632731">
        <w:t xml:space="preserve">Organisms use their fast and slow muscles in different ways. Slow muscles tend to be employed in the maintenance of posture, fast muscles for rapid, forceful contractions. There are corresponding differences in the impulse traffic delivered to them by their motor nerves: slow muscles typically undergo sustained low-frequency impulse activity (also known as tonic activity), whereas fast muscles </w:t>
      </w:r>
      <w:r w:rsidR="00E855C9">
        <w:t>respond</w:t>
      </w:r>
      <w:r w:rsidRPr="00632731">
        <w:t xml:space="preserve"> to intermittent bursts of high-</w:t>
      </w:r>
      <w:r w:rsidRPr="00632731">
        <w:lastRenderedPageBreak/>
        <w:t>frequency activity (also known as phasic activity).</w:t>
      </w:r>
      <w:r w:rsidR="002A1438">
        <w:fldChar w:fldCharType="begin"/>
      </w:r>
      <w:r w:rsidR="002A1438">
        <w:instrText xml:space="preserve"> ADDIN EN.CITE &lt;EndNote&gt;&lt;Cite&gt;&lt;Author&gt;Eccles&lt;/Author&gt;&lt;Year&gt;1958&lt;/Year&gt;&lt;RecNum&gt;1255&lt;/RecNum&gt;&lt;DisplayText&gt;&lt;style face="superscript"&gt;4,5&lt;/style&gt;&lt;/DisplayText&gt;&lt;record&gt;&lt;rec-number&gt;1255&lt;/rec-number&gt;&lt;foreign-keys&gt;&lt;key app="EN" db-id="s0fdxed9nz559ze0tvi5axrcds5r2vtarvvw" timestamp="0"&gt;1255&lt;/key&gt;&lt;/foreign-keys&gt;&lt;ref-type name="Journal Article"&gt;17&lt;/ref-type&gt;&lt;contributors&gt;&lt;authors&gt;&lt;author&gt;Eccles, J.C.&lt;/author&gt;&lt;author&gt;Eccles, R.M.&lt;/author&gt;&lt;author&gt;Lundberg, A.&lt;/author&gt;&lt;/authors&gt;&lt;/contributors&gt;&lt;titles&gt;&lt;title&gt;The action potentials of the alpha motoneurones supplying fast and slow muscles&lt;/title&gt;&lt;secondary-title&gt;Journal of Physiology&lt;/secondary-title&gt;&lt;/titles&gt;&lt;periodical&gt;&lt;full-title&gt;Journal of Physiology&lt;/full-title&gt;&lt;abbr-1&gt;J. Physiol.&lt;/abbr-1&gt;&lt;/periodical&gt;&lt;pages&gt;275-291&lt;/pages&gt;&lt;volume&gt;142&lt;/volume&gt;&lt;dates&gt;&lt;year&gt;1958&lt;/year&gt;&lt;/dates&gt;&lt;label&gt;Gray&amp;apos;s Anatomy, 38th edn, Section 7: Muscle, Bibliography&lt;/label&gt;&lt;urls&gt;&lt;/urls&gt;&lt;/record&gt;&lt;/Cite&gt;&lt;Cite&gt;&lt;Author&gt;Vrbová&lt;/Author&gt;&lt;Year&gt;1963&lt;/Year&gt;&lt;RecNum&gt;6393&lt;/RecNum&gt;&lt;record&gt;&lt;rec-number&gt;6393&lt;/rec-number&gt;&lt;foreign-keys&gt;&lt;key app="EN" db-id="s0fdxed9nz559ze0tvi5axrcds5r2vtarvvw" timestamp="1498232691"&gt;6393&lt;/key&gt;&lt;/foreign-keys&gt;&lt;ref-type name="Journal Article"&gt;17&lt;/ref-type&gt;&lt;contributors&gt;&lt;authors&gt;&lt;author&gt;Vrbová, G.&lt;/author&gt;&lt;/authors&gt;&lt;/contributors&gt;&lt;titles&gt;&lt;title&gt;Changes in the motor reflexes produced by tenotomy&lt;/title&gt;&lt;secondary-title&gt;Journal of Physiology&lt;/secondary-title&gt;&lt;/titles&gt;&lt;periodical&gt;&lt;full-title&gt;Journal of Physiology&lt;/full-title&gt;&lt;abbr-1&gt;J. Physiol.&lt;/abbr-1&gt;&lt;/periodical&gt;&lt;pages&gt;241–50&lt;/pages&gt;&lt;volume&gt;166&lt;/volume&gt;&lt;dates&gt;&lt;year&gt;1963&lt;/year&gt;&lt;/dates&gt;&lt;accession-num&gt;0458&lt;/accession-num&gt;&lt;label&gt;Muscle Damage (ed. S. Salmons), Oxford University Press: composite bibliography; Gray&amp;apos;s Anatomy, 38th edn&lt;/label&gt;&lt;urls&gt;&lt;/urls&gt;&lt;/record&gt;&lt;/Cite&gt;&lt;/EndNote&gt;</w:instrText>
      </w:r>
      <w:r w:rsidR="002A1438">
        <w:fldChar w:fldCharType="separate"/>
      </w:r>
      <w:r w:rsidR="002A1438" w:rsidRPr="002A1438">
        <w:rPr>
          <w:noProof/>
          <w:vertAlign w:val="superscript"/>
        </w:rPr>
        <w:t>4,5</w:t>
      </w:r>
      <w:r w:rsidR="002A1438">
        <w:fldChar w:fldCharType="end"/>
      </w:r>
      <w:r w:rsidRPr="00632731">
        <w:t xml:space="preserve"> Could these differences be responsible for the effect of exchanging the motor nerves</w:t>
      </w:r>
      <w:r w:rsidR="00212CB8">
        <w:t xml:space="preserve"> (Fig. 1b)</w:t>
      </w:r>
      <w:r w:rsidRPr="00632731">
        <w:t>?</w:t>
      </w:r>
      <w:r w:rsidR="00212CB8" w:rsidRPr="00212CB8">
        <w:t xml:space="preserve"> </w:t>
      </w:r>
    </w:p>
    <w:p w14:paraId="2254D95F" w14:textId="18EEEDD5" w:rsidR="005644FE" w:rsidRPr="00632731" w:rsidRDefault="002A1B8F" w:rsidP="00D34A05">
      <w:pPr>
        <w:pStyle w:val="Body"/>
      </w:pPr>
      <w:r w:rsidRPr="00632731">
        <w:t>Vrbová investigated what would happen if the impulse traffic reaching the slow soleus muscle was abolished completely, something that could be achieved by transecting the spinal cord and dividing the muscle tendon. Under these conditions the muscle became faster-contracting. Although this observation was suggestive of an influence of impuls</w:t>
      </w:r>
      <w:r w:rsidR="00C1137F">
        <w:t>e activity on muscle properties</w:t>
      </w:r>
      <w:r w:rsidRPr="00632731">
        <w:t xml:space="preserve"> it was critic</w:t>
      </w:r>
      <w:r w:rsidR="002E0FCA">
        <w:t>ize</w:t>
      </w:r>
      <w:r w:rsidRPr="00632731">
        <w:t xml:space="preserve">d on the grounds that the muscle </w:t>
      </w:r>
      <w:r w:rsidR="008A54B1">
        <w:t>was rendered</w:t>
      </w:r>
      <w:r w:rsidR="008A54B1" w:rsidRPr="00632731">
        <w:t xml:space="preserve"> </w:t>
      </w:r>
      <w:r w:rsidRPr="00632731">
        <w:t xml:space="preserve">severely atrophic </w:t>
      </w:r>
      <w:r w:rsidR="008A54B1">
        <w:t>by th</w:t>
      </w:r>
      <w:r w:rsidR="00FF1ED5">
        <w:t>is</w:t>
      </w:r>
      <w:r w:rsidR="008A54B1">
        <w:t xml:space="preserve"> procedure</w:t>
      </w:r>
      <w:r w:rsidR="00532252">
        <w:t xml:space="preserve">, </w:t>
      </w:r>
      <w:r w:rsidR="00D34A05">
        <w:t>and</w:t>
      </w:r>
      <w:r w:rsidR="00532252">
        <w:t xml:space="preserve"> the results were </w:t>
      </w:r>
      <w:r w:rsidR="00D34A05">
        <w:t>therefore</w:t>
      </w:r>
      <w:r w:rsidR="00532252">
        <w:t xml:space="preserve"> influenced by contraction of a</w:t>
      </w:r>
      <w:r w:rsidR="00A24C0C">
        <w:t>d</w:t>
      </w:r>
      <w:r w:rsidR="00532252">
        <w:t>jacent fast muscles.</w:t>
      </w:r>
      <w:r w:rsidR="002A1438">
        <w:fldChar w:fldCharType="begin"/>
      </w:r>
      <w:r w:rsidR="002A1438">
        <w:instrText xml:space="preserve"> ADDIN EN.CITE &lt;EndNote&gt;&lt;Cite&gt;&lt;Author&gt;Buller&lt;/Author&gt;&lt;Year&gt;1965&lt;/Year&gt;&lt;RecNum&gt;635&lt;/RecNum&gt;&lt;DisplayText&gt;&lt;style face="superscript"&gt;6&lt;/style&gt;&lt;/DisplayText&gt;&lt;record&gt;&lt;rec-number&gt;635&lt;/rec-number&gt;&lt;foreign-keys&gt;&lt;key app="EN" db-id="s0fdxed9nz559ze0tvi5axrcds5r2vtarvvw" timestamp="0"&gt;635&lt;/key&gt;&lt;/foreign-keys&gt;&lt;ref-type name="Journal Article"&gt;17&lt;/ref-type&gt;&lt;contributors&gt;&lt;authors&gt;&lt;author&gt;Buller, A. J.&lt;/author&gt;&lt;author&gt;Lewis, D. M.&lt;/author&gt;&lt;/authors&gt;&lt;/contributors&gt;&lt;titles&gt;&lt;title&gt;Some observations on the effects of tenotomy in the rabbit&lt;/title&gt;&lt;secondary-title&gt;Journal of Physiology&lt;/secondary-title&gt;&lt;/titles&gt;&lt;periodical&gt;&lt;full-title&gt;Journal of Physiology&lt;/full-title&gt;&lt;abbr-1&gt;J. Physiol.&lt;/abbr-1&gt;&lt;/periodical&gt;&lt;pages&gt;326-342&lt;/pages&gt;&lt;volume&gt;178&lt;/volume&gt;&lt;keywords&gt;&lt;keyword&gt;soleus&lt;/keyword&gt;&lt;keyword&gt;tetanus&lt;/keyword&gt;&lt;keyword&gt;FDL&lt;/keyword&gt;&lt;keyword&gt;gastrocnemius&lt;/keyword&gt;&lt;keyword&gt;atrophy&lt;/keyword&gt;&lt;keyword&gt;twitch&lt;/keyword&gt;&lt;keyword&gt;refractory&lt;/keyword&gt;&lt;keyword&gt;slow&lt;/keyword&gt;&lt;keyword&gt;cat&lt;/keyword&gt;&lt;keyword&gt;isometric&lt;/keyword&gt;&lt;keyword&gt;fast&lt;/keyword&gt;&lt;keyword&gt;Vrbová&lt;/keyword&gt;&lt;/keywords&gt;&lt;dates&gt;&lt;year&gt;1965&lt;/year&gt;&lt;/dates&gt;&lt;label&gt;&amp;apos;1053&amp;apos;&lt;/label&gt;&lt;urls&gt;&lt;/urls&gt;&lt;/record&gt;&lt;/Cite&gt;&lt;/EndNote&gt;</w:instrText>
      </w:r>
      <w:r w:rsidR="002A1438">
        <w:fldChar w:fldCharType="separate"/>
      </w:r>
      <w:r w:rsidR="002A1438" w:rsidRPr="002A1438">
        <w:rPr>
          <w:noProof/>
          <w:vertAlign w:val="superscript"/>
        </w:rPr>
        <w:t>6</w:t>
      </w:r>
      <w:r w:rsidR="002A1438">
        <w:fldChar w:fldCharType="end"/>
      </w:r>
      <w:r w:rsidRPr="00632731">
        <w:t xml:space="preserve"> Proponents of the chemotrophic explanation remained unmoved.</w:t>
      </w:r>
    </w:p>
    <w:p w14:paraId="2C23CE35" w14:textId="27399C54" w:rsidR="005644FE" w:rsidRPr="00632731" w:rsidRDefault="00CD437A" w:rsidP="00756332">
      <w:pPr>
        <w:pStyle w:val="Body"/>
      </w:pPr>
      <w:bookmarkStart w:id="16" w:name="OLE_LINK28"/>
      <w:bookmarkStart w:id="17" w:name="OLE_LINK29"/>
      <w:r>
        <w:t xml:space="preserve">I </w:t>
      </w:r>
      <w:r w:rsidRPr="00632731">
        <w:t>was introduced to th</w:t>
      </w:r>
      <w:r>
        <w:t>is</w:t>
      </w:r>
      <w:r w:rsidRPr="00632731">
        <w:t xml:space="preserve"> topic by Ricardo Miledi</w:t>
      </w:r>
      <w:r>
        <w:t xml:space="preserve"> </w:t>
      </w:r>
      <w:r w:rsidR="002A1B8F" w:rsidRPr="00632731">
        <w:t xml:space="preserve">during a Master’s course in Physiology at University College </w:t>
      </w:r>
      <w:r>
        <w:t xml:space="preserve">London. </w:t>
      </w:r>
      <w:r w:rsidR="00E855C9">
        <w:t xml:space="preserve">However, </w:t>
      </w:r>
      <w:r w:rsidR="002A1B8F" w:rsidRPr="00632731">
        <w:t>I moved to the University of Birmingham in 1964</w:t>
      </w:r>
      <w:r w:rsidR="00E855C9">
        <w:t xml:space="preserve"> </w:t>
      </w:r>
      <w:r w:rsidR="002A1B8F" w:rsidRPr="00632731">
        <w:t>to undertake a PhD</w:t>
      </w:r>
      <w:r w:rsidR="002D6E73">
        <w:t xml:space="preserve"> on the biotelemetric recording of</w:t>
      </w:r>
      <w:r>
        <w:t xml:space="preserve"> </w:t>
      </w:r>
      <w:r w:rsidR="002A1B8F" w:rsidRPr="00632731">
        <w:t>muscle</w:t>
      </w:r>
      <w:r w:rsidR="002D6E73">
        <w:t xml:space="preserve"> force in</w:t>
      </w:r>
      <w:r w:rsidR="002A1B8F" w:rsidRPr="00632731">
        <w:t xml:space="preserve"> freely moving primates. I was developing the </w:t>
      </w:r>
      <w:r w:rsidR="00C1137F">
        <w:t xml:space="preserve">electronic </w:t>
      </w:r>
      <w:r w:rsidR="002A1B8F" w:rsidRPr="00632731">
        <w:t xml:space="preserve">instrumentation for this project </w:t>
      </w:r>
      <w:r w:rsidR="00E855C9">
        <w:t xml:space="preserve">when </w:t>
      </w:r>
      <w:r w:rsidR="002A1B8F" w:rsidRPr="00632731">
        <w:t xml:space="preserve">I stumbled across a circuit that was too unstable for its original design goal of generating single pulses, but could be persuaded to generate a low-frequency train of single pulses. What attracted my attention was </w:t>
      </w:r>
      <w:r w:rsidR="00C1137F">
        <w:t>the</w:t>
      </w:r>
      <w:r w:rsidR="002A1B8F" w:rsidRPr="00632731">
        <w:t xml:space="preserve"> current drain</w:t>
      </w:r>
      <w:r w:rsidR="00E855C9">
        <w:t>, which</w:t>
      </w:r>
      <w:r w:rsidR="00C1137F">
        <w:t xml:space="preserve"> was extremely low</w:t>
      </w:r>
      <w:r w:rsidR="002A1B8F" w:rsidRPr="00632731">
        <w:t>: the smallest electronic devices available at that time</w:t>
      </w:r>
      <w:r w:rsidR="00E855C9">
        <w:t xml:space="preserve"> – </w:t>
      </w:r>
      <w:r w:rsidR="002A1B8F" w:rsidRPr="00632731">
        <w:t>hearing aids</w:t>
      </w:r>
      <w:r w:rsidR="00E855C9">
        <w:t xml:space="preserve"> – </w:t>
      </w:r>
      <w:r w:rsidR="002A1B8F" w:rsidRPr="00632731">
        <w:t>lasted</w:t>
      </w:r>
      <w:r w:rsidR="00132A4D">
        <w:t xml:space="preserve"> for only</w:t>
      </w:r>
      <w:r w:rsidR="002A1B8F" w:rsidRPr="00632731">
        <w:t xml:space="preserve"> 36 hours; this circuit had the potential for lasting weeks or months on </w:t>
      </w:r>
      <w:r w:rsidR="007D768C">
        <w:t>similar</w:t>
      </w:r>
      <w:r w:rsidR="002A1B8F" w:rsidRPr="00632731">
        <w:t xml:space="preserve"> batteries. I immediately recogn</w:t>
      </w:r>
      <w:r w:rsidR="002E0FCA">
        <w:t>ize</w:t>
      </w:r>
      <w:r w:rsidR="002A1B8F" w:rsidRPr="00632731">
        <w:t xml:space="preserve">d the potential of such a device, which could be used </w:t>
      </w:r>
      <w:r w:rsidR="00BC32AD">
        <w:t>for</w:t>
      </w:r>
      <w:r w:rsidR="002A1B8F" w:rsidRPr="00632731">
        <w:t xml:space="preserve"> the converse </w:t>
      </w:r>
      <w:r w:rsidR="00A609F7">
        <w:t>of</w:t>
      </w:r>
      <w:r w:rsidR="00A609F7" w:rsidRPr="00632731">
        <w:t xml:space="preserve"> </w:t>
      </w:r>
      <w:r w:rsidR="002A1B8F" w:rsidRPr="00632731">
        <w:t xml:space="preserve">silencing a slow muscle, namely, imposing a postural pattern of activity on a fast muscle. Dr Vrbová </w:t>
      </w:r>
      <w:r w:rsidR="00756332">
        <w:t>had recently joined</w:t>
      </w:r>
      <w:r w:rsidR="002A1B8F" w:rsidRPr="00632731">
        <w:t xml:space="preserve"> the Department of Anatomy and I suggested the experiment to her. She had two objections. First, these muscles would not be electrically silent</w:t>
      </w:r>
      <w:r w:rsidR="00F3452B">
        <w:t>:</w:t>
      </w:r>
      <w:r w:rsidR="00F3452B" w:rsidRPr="00632731">
        <w:t xml:space="preserve"> </w:t>
      </w:r>
      <w:r w:rsidR="002A1B8F" w:rsidRPr="00632731">
        <w:t xml:space="preserve">we would be superimposing impulse activity of the slow muscle type over the top of existing fast-muscle activity. Second, the animals in her experiments had been paraplegic, and therefore incapable of much movement; </w:t>
      </w:r>
      <w:r w:rsidR="00BC32AD">
        <w:t xml:space="preserve">it would be difficult to maintain stimulation in </w:t>
      </w:r>
      <w:r w:rsidR="002A1B8F" w:rsidRPr="00632731">
        <w:t>an intact</w:t>
      </w:r>
      <w:r w:rsidR="00E855C9">
        <w:t>, conscious</w:t>
      </w:r>
      <w:r w:rsidR="002A1B8F" w:rsidRPr="00632731">
        <w:t xml:space="preserve"> animal</w:t>
      </w:r>
      <w:r w:rsidR="00BC32AD">
        <w:t xml:space="preserve"> </w:t>
      </w:r>
      <w:r w:rsidR="002A1B8F" w:rsidRPr="00632731">
        <w:t xml:space="preserve">in any conventional way. To </w:t>
      </w:r>
      <w:r w:rsidR="002A1B8F" w:rsidRPr="00632731">
        <w:lastRenderedPageBreak/>
        <w:t>th</w:t>
      </w:r>
      <w:r w:rsidR="00BC32AD">
        <w:t>e first objection</w:t>
      </w:r>
      <w:r w:rsidR="002A1B8F" w:rsidRPr="00632731">
        <w:t xml:space="preserve"> I responded that a continuous low-frequency pattern of activity should surely be </w:t>
      </w:r>
      <w:r w:rsidR="00E855C9">
        <w:t xml:space="preserve">more influential than </w:t>
      </w:r>
      <w:r w:rsidR="002A1B8F" w:rsidRPr="00632731">
        <w:t>intermittent, and possibly infrequent, bursts. To the second, I pointed out that my circuit could form the basis of a totally implantable stimulator</w:t>
      </w:r>
      <w:r w:rsidR="004C0593">
        <w:t>, and this</w:t>
      </w:r>
      <w:r w:rsidR="002A1B8F" w:rsidRPr="00632731">
        <w:t xml:space="preserve"> would make</w:t>
      </w:r>
      <w:r w:rsidR="00D6719D">
        <w:t xml:space="preserve"> it possible to conduct</w:t>
      </w:r>
      <w:r w:rsidR="002A1B8F" w:rsidRPr="00632731">
        <w:t xml:space="preserve"> the experiment </w:t>
      </w:r>
      <w:r w:rsidR="00D6719D">
        <w:t>in a freely moving animal</w:t>
      </w:r>
      <w:r w:rsidR="002A1B8F" w:rsidRPr="00632731">
        <w:t>. Interestingly, Buller, Eccles, and Eccles had</w:t>
      </w:r>
      <w:r w:rsidR="00872B1E">
        <w:t>, in their original paper,</w:t>
      </w:r>
      <w:r w:rsidR="002A1B8F" w:rsidRPr="00632731">
        <w:t xml:space="preserve"> entertained the idea of imitating activity with electrical stimulation.</w:t>
      </w:r>
      <w:bookmarkEnd w:id="16"/>
      <w:bookmarkEnd w:id="17"/>
      <w:r w:rsidR="002A1438">
        <w:fldChar w:fldCharType="begin"/>
      </w:r>
      <w:r w:rsidR="002A1438">
        <w:instrText xml:space="preserve"> ADDIN EN.CITE &lt;EndNote&gt;&lt;Cite&gt;&lt;Author&gt;Buller&lt;/Author&gt;&lt;Year&gt;1960&lt;/Year&gt;&lt;RecNum&gt;630&lt;/RecNum&gt;&lt;DisplayText&gt;&lt;style face="superscript"&gt;1&lt;/style&gt;&lt;/DisplayText&gt;&lt;record&gt;&lt;rec-number&gt;630&lt;/rec-number&gt;&lt;foreign-keys&gt;&lt;key app="EN" db-id="s0fdxed9nz559ze0tvi5axrcds5r2vtarvvw" timestamp="0"&gt;630&lt;/key&gt;&lt;/foreign-keys&gt;&lt;ref-type name="Journal Article"&gt;17&lt;/ref-type&gt;&lt;contributors&gt;&lt;authors&gt;&lt;author&gt;Buller, A. J.&lt;/author&gt;&lt;author&gt;Eccles, J. C.&lt;/author&gt;&lt;author&gt;Eccles, R. M.&lt;/author&gt;&lt;/authors&gt;&lt;/contributors&gt;&lt;titles&gt;&lt;title&gt;Interactions between motoneurons and muscles in respect of the characteristic speeds of their responses&lt;/title&gt;&lt;secondary-title&gt;Journal of Physiology&lt;/secondary-title&gt;&lt;/titles&gt;&lt;periodical&gt;&lt;full-title&gt;Journal of Physiology&lt;/full-title&gt;&lt;abbr-1&gt;J. Physiol.&lt;/abbr-1&gt;&lt;/periodical&gt;&lt;pages&gt;417-439&lt;/pages&gt;&lt;volume&gt;150&lt;/volume&gt;&lt;keywords&gt;&lt;keyword&gt;cross&lt;/keyword&gt;&lt;keyword&gt;union&lt;/keyword&gt;&lt;keyword&gt;nerve&lt;/keyword&gt;&lt;keyword&gt;fast&lt;/keyword&gt;&lt;keyword&gt;slow&lt;/keyword&gt;&lt;keyword&gt;cat&lt;/keyword&gt;&lt;keyword&gt;conduction&lt;/keyword&gt;&lt;keyword&gt;velocity&lt;/keyword&gt;&lt;keyword&gt;after&lt;/keyword&gt;&lt;keyword&gt;hyperpolarisation&lt;/keyword&gt;&lt;keyword&gt;differentiation&lt;/keyword&gt;&lt;keyword&gt;active&lt;/keyword&gt;&lt;keyword&gt;state&lt;/keyword&gt;&lt;keyword&gt;transport&lt;/keyword&gt;&lt;keyword&gt;impulse&lt;/keyword&gt;&lt;keyword&gt;curare&lt;/keyword&gt;&lt;keyword&gt;(see&lt;/keyword&gt;&lt;keyword&gt;also&lt;/keyword&gt;&lt;keyword&gt;0094)&lt;/keyword&gt;&lt;/keywords&gt;&lt;dates&gt;&lt;year&gt;1960&lt;/year&gt;&lt;/dates&gt;&lt;label&gt;&amp;apos;93&amp;apos;; Gray&amp;apos;s Anatomy, 38th edn&lt;/label&gt;&lt;urls&gt;&lt;/urls&gt;&lt;/record&gt;&lt;/Cite&gt;&lt;/EndNote&gt;</w:instrText>
      </w:r>
      <w:r w:rsidR="002A1438">
        <w:fldChar w:fldCharType="separate"/>
      </w:r>
      <w:r w:rsidR="002A1438" w:rsidRPr="002A1438">
        <w:rPr>
          <w:noProof/>
          <w:vertAlign w:val="superscript"/>
        </w:rPr>
        <w:t>1</w:t>
      </w:r>
      <w:r w:rsidR="002A1438">
        <w:fldChar w:fldCharType="end"/>
      </w:r>
      <w:r w:rsidR="002A1B8F" w:rsidRPr="00632731">
        <w:t xml:space="preserve"> They concluded ‘It would be very difficult technically to arrange artificial stimulation of several weeks duration so that there was a prolonged transposition of these characteristic frequencies of action, independently of nerve cross-union.’ </w:t>
      </w:r>
      <w:bookmarkStart w:id="18" w:name="OLE_LINK30"/>
      <w:bookmarkStart w:id="19" w:name="OLE_LINK31"/>
      <w:r w:rsidR="009055CC">
        <w:t>F</w:t>
      </w:r>
      <w:r w:rsidR="009055CC" w:rsidRPr="00632731">
        <w:t xml:space="preserve">ortunately </w:t>
      </w:r>
      <w:r w:rsidR="002A1B8F" w:rsidRPr="00632731">
        <w:t>I had overlooked that paragraph</w:t>
      </w:r>
      <w:r w:rsidR="00BC32AD">
        <w:t xml:space="preserve">, so, </w:t>
      </w:r>
      <w:r w:rsidR="002A1B8F" w:rsidRPr="00632731">
        <w:t>undeterred</w:t>
      </w:r>
      <w:r w:rsidR="00BC32AD">
        <w:t xml:space="preserve">, </w:t>
      </w:r>
      <w:r w:rsidR="002A1B8F" w:rsidRPr="00632731">
        <w:t>I spent the next few months developing the stimulator.</w:t>
      </w:r>
      <w:bookmarkEnd w:id="18"/>
      <w:bookmarkEnd w:id="19"/>
      <w:r w:rsidR="002A1438">
        <w:fldChar w:fldCharType="begin"/>
      </w:r>
      <w:r w:rsidR="002A1438">
        <w:instrText xml:space="preserve"> ADDIN EN.CITE &lt;EndNote&gt;&lt;Cite&gt;&lt;Author&gt;Salmons&lt;/Author&gt;&lt;Year&gt;1967&lt;/Year&gt;&lt;RecNum&gt;6296&lt;/RecNum&gt;&lt;DisplayText&gt;&lt;style face="superscript"&gt;7&lt;/style&gt;&lt;/DisplayText&gt;&lt;record&gt;&lt;rec-number&gt;6296&lt;/rec-number&gt;&lt;foreign-keys&gt;&lt;key app="EN" db-id="s0fdxed9nz559ze0tvi5axrcds5r2vtarvvw" timestamp="1436458037"&gt;6296&lt;/key&gt;&lt;/foreign-keys&gt;&lt;ref-type name="Journal Article"&gt;17&lt;/ref-type&gt;&lt;contributors&gt;&lt;authors&gt;&lt;author&gt;Salmons, S.&lt;/author&gt;&lt;/authors&gt;&lt;/contributors&gt;&lt;titles&gt;&lt;title&gt;An implantable muscle stimulator&lt;/title&gt;&lt;secondary-title&gt;Journal of Physiology&lt;/secondary-title&gt;&lt;/titles&gt;&lt;periodical&gt;&lt;full-title&gt;Journal of Physiology&lt;/full-title&gt;&lt;abbr-1&gt;J. Physiol.&lt;/abbr-1&gt;&lt;/periodical&gt;&lt;pages&gt;13-14P&lt;/pages&gt;&lt;volume&gt;188&lt;/volume&gt;&lt;keywords&gt;&lt;keyword&gt;astable&lt;/keyword&gt;&lt;keyword&gt;complementary&lt;/keyword&gt;&lt;keyword&gt;transistor&lt;/keyword&gt;&lt;/keywords&gt;&lt;dates&gt;&lt;year&gt;1967&lt;/year&gt;&lt;/dates&gt;&lt;accession-num&gt;801&lt;/accession-num&gt;&lt;label&gt;&amp;apos;801&amp;apos;; SS bibliog 6/96; Gray&amp;apos;s Anatomy, 38th edn; Muscle Damage (ed. S. Salmons), Oxford University Press: composite bibliography&lt;/label&gt;&lt;urls&gt;&lt;/urls&gt;&lt;/record&gt;&lt;/Cite&gt;&lt;/EndNote&gt;</w:instrText>
      </w:r>
      <w:r w:rsidR="002A1438">
        <w:fldChar w:fldCharType="separate"/>
      </w:r>
      <w:r w:rsidR="002A1438" w:rsidRPr="002A1438">
        <w:rPr>
          <w:noProof/>
          <w:vertAlign w:val="superscript"/>
        </w:rPr>
        <w:t>7</w:t>
      </w:r>
      <w:r w:rsidR="002A1438">
        <w:fldChar w:fldCharType="end"/>
      </w:r>
      <w:r w:rsidR="002A1B8F" w:rsidRPr="00632731">
        <w:t xml:space="preserve"> </w:t>
      </w:r>
    </w:p>
    <w:p w14:paraId="74AA7FAC" w14:textId="341DFBA7" w:rsidR="005644FE" w:rsidRPr="00632731" w:rsidRDefault="002A1B8F" w:rsidP="002D6E73">
      <w:pPr>
        <w:pStyle w:val="Body"/>
      </w:pPr>
      <w:r w:rsidRPr="00632731">
        <w:t xml:space="preserve">The results were unequivocal. Stimulating the motor nerve to a rabbit fast muscle for several weeks at 10 Hz – a </w:t>
      </w:r>
      <w:r w:rsidR="00BC32AD">
        <w:t xml:space="preserve">tonic </w:t>
      </w:r>
      <w:r w:rsidRPr="00632731">
        <w:t xml:space="preserve">pattern similar to that normally found in the nerves to rabbit slow muscles – induced markedly slower contractile characteristics, </w:t>
      </w:r>
      <w:r w:rsidR="00BC32AD">
        <w:t xml:space="preserve">even </w:t>
      </w:r>
      <w:r w:rsidRPr="00632731">
        <w:t>though the muscle itself had not been disturbed in any other way</w:t>
      </w:r>
      <w:bookmarkStart w:id="20" w:name="OLE_LINK2"/>
      <w:r w:rsidR="00212CB8">
        <w:t xml:space="preserve"> (Fig. 1c)</w:t>
      </w:r>
      <w:r w:rsidRPr="00632731">
        <w:t>.</w:t>
      </w:r>
      <w:bookmarkEnd w:id="20"/>
      <w:r w:rsidR="002A1438">
        <w:fldChar w:fldCharType="begin"/>
      </w:r>
      <w:r w:rsidR="002A1438">
        <w:instrText xml:space="preserve"> ADDIN EN.CITE &lt;EndNote&gt;&lt;Cite&gt;&lt;Author&gt;Salmons&lt;/Author&gt;&lt;Year&gt;1969&lt;/Year&gt;&lt;RecNum&gt;5719&lt;/RecNum&gt;&lt;DisplayText&gt;&lt;style face="superscript"&gt;8&lt;/style&gt;&lt;/DisplayText&gt;&lt;record&gt;&lt;rec-number&gt;5719&lt;/rec-number&gt;&lt;foreign-keys&gt;&lt;key app="EN" db-id="s0fdxed9nz559ze0tvi5axrcds5r2vtarvvw" timestamp="1301007053"&gt;5719&lt;/key&gt;&lt;/foreign-keys&gt;&lt;ref-type name="Journal Article"&gt;17&lt;/ref-type&gt;&lt;contributors&gt;&lt;authors&gt;&lt;author&gt;Salmons, S.&lt;/author&gt;&lt;author&gt;Vrbová, G.&lt;/author&gt;&lt;/authors&gt;&lt;/contributors&gt;&lt;titles&gt;&lt;title&gt;The influence of activity on some contractile characteristics of mammalian fast and slow muscles&lt;/title&gt;&lt;secondary-title&gt;Journal of Physiology&lt;/secondary-title&gt;&lt;/titles&gt;&lt;periodical&gt;&lt;full-title&gt;Journal of Physiology&lt;/full-title&gt;&lt;abbr-1&gt;J. Physiol.&lt;/abbr-1&gt;&lt;/periodical&gt;&lt;pages&gt;535-549&lt;/pages&gt;&lt;volume&gt;201&lt;/volume&gt;&lt;number&gt;3&lt;/number&gt;&lt;keywords&gt;&lt;keyword&gt;stimulation&lt;/keyword&gt;&lt;keyword&gt;implantable&lt;/keyword&gt;&lt;keyword&gt;stimulator&lt;/keyword&gt;&lt;keyword&gt;rabbit&lt;/keyword&gt;&lt;keyword&gt;cat&lt;/keyword&gt;&lt;keyword&gt;extensor&lt;/keyword&gt;&lt;keyword&gt;digitorum&lt;/keyword&gt;&lt;keyword&gt;longus&lt;/keyword&gt;&lt;keyword&gt;tibialis&lt;/keyword&gt;&lt;keyword&gt;anterior&lt;/keyword&gt;&lt;keyword&gt;tetanus&lt;/keyword&gt;&lt;keyword&gt;twitch&lt;/keyword&gt;&lt;keyword&gt;tenotomy&lt;/keyword&gt;&lt;keyword&gt;skeletal&lt;/keyword&gt;&lt;keyword&gt;muscle&lt;/keyword&gt;&lt;keyword&gt;implant&lt;/keyword&gt;&lt;keyword&gt;isometric&lt;/keyword&gt;&lt;keyword&gt;motor neurone&lt;/keyword&gt;&lt;keyword&gt;physiology&lt;/keyword&gt;&lt;keyword&gt;spinal cord&lt;/keyword&gt;&lt;keyword&gt;fast&lt;/keyword&gt;&lt;keyword&gt;slow&lt;/keyword&gt;&lt;/keywords&gt;&lt;dates&gt;&lt;year&gt;1969&lt;/year&gt;&lt;/dates&gt;&lt;accession-num&gt;1714&lt;/accession-num&gt;&lt;label&gt;&amp;apos;1714&amp;apos;; Muscle Damage (ed. S. Salmons), Oxford University Press: composite bibliography; SS bibliog 6/96; Gray&amp;apos;s Anatomy, 38th edn&lt;/label&gt;&lt;urls&gt;&lt;related-urls&gt;&lt;url&gt;http://www.ncbi.nlm.nih.gov/pubmed/5767881&lt;/url&gt;&lt;/related-urls&gt;&lt;/urls&gt;&lt;/record&gt;&lt;/Cite&gt;&lt;/EndNote&gt;</w:instrText>
      </w:r>
      <w:r w:rsidR="002A1438">
        <w:fldChar w:fldCharType="separate"/>
      </w:r>
      <w:r w:rsidR="002A1438" w:rsidRPr="002A1438">
        <w:rPr>
          <w:noProof/>
          <w:vertAlign w:val="superscript"/>
        </w:rPr>
        <w:t>8</w:t>
      </w:r>
      <w:r w:rsidR="002A1438">
        <w:fldChar w:fldCharType="end"/>
      </w:r>
    </w:p>
    <w:p w14:paraId="4BF0E112" w14:textId="1063EDC9" w:rsidR="005644FE" w:rsidRDefault="007D768C" w:rsidP="00E66663">
      <w:pPr>
        <w:pStyle w:val="Body"/>
      </w:pPr>
      <w:bookmarkStart w:id="21" w:name="OLE_LINK32"/>
      <w:bookmarkStart w:id="22" w:name="OLE_LINK33"/>
      <w:r w:rsidRPr="00632731">
        <w:t>Recogni</w:t>
      </w:r>
      <w:r>
        <w:t>z</w:t>
      </w:r>
      <w:r w:rsidRPr="00632731">
        <w:t xml:space="preserve">ing </w:t>
      </w:r>
      <w:r w:rsidR="002A1B8F" w:rsidRPr="00632731">
        <w:t xml:space="preserve">the importance of this observation, my supervisor, Eric Ashton, allowed me to pursue the topic for my PhD. When it came to writing the discussion I found I was dissatisfied with </w:t>
      </w:r>
      <w:r w:rsidR="00BC32AD">
        <w:t xml:space="preserve">all the </w:t>
      </w:r>
      <w:r w:rsidR="002A1B8F" w:rsidRPr="00632731">
        <w:t xml:space="preserve">existing </w:t>
      </w:r>
      <w:r w:rsidR="00E855C9">
        <w:t>hypotheses</w:t>
      </w:r>
      <w:r w:rsidR="002A1B8F" w:rsidRPr="00632731">
        <w:t>. Vrbová had</w:t>
      </w:r>
      <w:r w:rsidR="00BC32AD">
        <w:t xml:space="preserve"> come closest</w:t>
      </w:r>
      <w:r w:rsidR="00E855C9">
        <w:t xml:space="preserve"> when she</w:t>
      </w:r>
      <w:r w:rsidR="002A1B8F" w:rsidRPr="00632731">
        <w:t xml:space="preserve"> attribut</w:t>
      </w:r>
      <w:r w:rsidR="00E855C9">
        <w:t>ed</w:t>
      </w:r>
      <w:r w:rsidR="002A1B8F" w:rsidRPr="00632731">
        <w:t xml:space="preserve"> the influence of activity to the different firing frequencies of motor neurones supplying fast and slow muscles.</w:t>
      </w:r>
      <w:bookmarkEnd w:id="21"/>
      <w:bookmarkEnd w:id="22"/>
      <w:r w:rsidR="002A1438">
        <w:fldChar w:fldCharType="begin"/>
      </w:r>
      <w:r w:rsidR="002A1438">
        <w:instrText xml:space="preserve"> ADDIN EN.CITE &lt;EndNote&gt;&lt;Cite&gt;&lt;Author&gt;Vrbová&lt;/Author&gt;&lt;Year&gt;1966&lt;/Year&gt;&lt;RecNum&gt;6394&lt;/RecNum&gt;&lt;DisplayText&gt;&lt;style face="superscript"&gt;9&lt;/style&gt;&lt;/DisplayText&gt;&lt;record&gt;&lt;rec-number&gt;6394&lt;/rec-number&gt;&lt;foreign-keys&gt;&lt;key app="EN" db-id="s0fdxed9nz559ze0tvi5axrcds5r2vtarvvw" timestamp="1498232708"&gt;6394&lt;/key&gt;&lt;/foreign-keys&gt;&lt;ref-type name="Journal Article"&gt;17&lt;/ref-type&gt;&lt;contributors&gt;&lt;authors&gt;&lt;author&gt;Vrbová, G.&lt;/author&gt;&lt;/authors&gt;&lt;/contributors&gt;&lt;auth-address&gt;Department of Anatomy, University of Birmingham&lt;/auth-address&gt;&lt;titles&gt;&lt;title&gt;Factors determining the speed of contraction of striated muscle&lt;/title&gt;&lt;secondary-title&gt;Journal of Physiology&lt;/secondary-title&gt;&lt;/titles&gt;&lt;periodical&gt;&lt;full-title&gt;Journal of Physiology&lt;/full-title&gt;&lt;abbr-1&gt;J. Physiol.&lt;/abbr-1&gt;&lt;/periodical&gt;&lt;pages&gt;17-18p&lt;/pages&gt;&lt;volume&gt;185&lt;/volume&gt;&lt;keywords&gt;&lt;keyword&gt;stimulation&lt;/keyword&gt;&lt;keyword&gt;soleus&lt;/keyword&gt;&lt;keyword&gt;rabbit&lt;/keyword&gt;&lt;keyword&gt;tenotomy&lt;/keyword&gt;&lt;keyword&gt;phasic&lt;/keyword&gt;&lt;keyword&gt;frequency&lt;/keyword&gt;&lt;keyword&gt;chronic&lt;/keyword&gt;&lt;/keywords&gt;&lt;dates&gt;&lt;year&gt;1966&lt;/year&gt;&lt;/dates&gt;&lt;accession-num&gt;4919&lt;/accession-num&gt;&lt;label&gt;&amp;apos;4919&amp;apos;&lt;/label&gt;&lt;urls&gt;&lt;/urls&gt;&lt;/record&gt;&lt;/Cite&gt;&lt;/EndNote&gt;</w:instrText>
      </w:r>
      <w:r w:rsidR="002A1438">
        <w:fldChar w:fldCharType="separate"/>
      </w:r>
      <w:r w:rsidR="002A1438" w:rsidRPr="002A1438">
        <w:rPr>
          <w:noProof/>
          <w:vertAlign w:val="superscript"/>
        </w:rPr>
        <w:t>9</w:t>
      </w:r>
      <w:r w:rsidR="002A1438">
        <w:fldChar w:fldCharType="end"/>
      </w:r>
      <w:r w:rsidR="002A1B8F" w:rsidRPr="00632731">
        <w:t xml:space="preserve"> </w:t>
      </w:r>
      <w:bookmarkStart w:id="23" w:name="OLE_LINK34"/>
      <w:r w:rsidR="002A1B8F" w:rsidRPr="00632731">
        <w:t xml:space="preserve">From my survey of the background literature, however, it seemed that an adaptive </w:t>
      </w:r>
      <w:r w:rsidR="00E855C9">
        <w:t>mechanism</w:t>
      </w:r>
      <w:r w:rsidR="002A1B8F" w:rsidRPr="00632731">
        <w:t xml:space="preserve"> would </w:t>
      </w:r>
      <w:r w:rsidR="00E855C9">
        <w:t>provide a more logical and economical explanation for all</w:t>
      </w:r>
      <w:r w:rsidR="002A1B8F" w:rsidRPr="00632731">
        <w:t xml:space="preserve"> the observ</w:t>
      </w:r>
      <w:r w:rsidR="00E855C9">
        <w:t>ed phenomena</w:t>
      </w:r>
      <w:r w:rsidR="002A1B8F" w:rsidRPr="00632731">
        <w:t xml:space="preserve">. </w:t>
      </w:r>
      <w:r w:rsidR="00E855C9">
        <w:t>In such a model</w:t>
      </w:r>
      <w:r w:rsidR="002A1B8F" w:rsidRPr="00632731">
        <w:t xml:space="preserve"> the emphasis </w:t>
      </w:r>
      <w:r w:rsidR="00E855C9">
        <w:t xml:space="preserve">would be </w:t>
      </w:r>
      <w:r w:rsidR="002A1B8F" w:rsidRPr="00632731">
        <w:t xml:space="preserve">on the aggregate amount of impulses delivered to a muscle rather than their frequency. Thus, sustained high levels of use would induce slow, fatigue-resistant properties; </w:t>
      </w:r>
      <w:bookmarkStart w:id="24" w:name="OLE_LINK4"/>
      <w:r w:rsidR="002A1B8F" w:rsidRPr="00632731">
        <w:t xml:space="preserve">low or intermittent levels of use </w:t>
      </w:r>
      <w:bookmarkStart w:id="25" w:name="OLE_LINK5"/>
      <w:r w:rsidR="002A1B8F" w:rsidRPr="00632731">
        <w:t>would allow the fibres to retain, or revert to, a native fast, fatigue-susceptible state</w:t>
      </w:r>
      <w:bookmarkEnd w:id="25"/>
      <w:r w:rsidR="002A1B8F" w:rsidRPr="00632731">
        <w:t>.</w:t>
      </w:r>
      <w:bookmarkEnd w:id="24"/>
      <w:r w:rsidR="002A1B8F" w:rsidRPr="00632731">
        <w:t xml:space="preserve"> In this way </w:t>
      </w:r>
      <w:r w:rsidR="00E855C9">
        <w:t xml:space="preserve">a </w:t>
      </w:r>
      <w:r w:rsidR="002A1B8F" w:rsidRPr="00632731">
        <w:t>muscle could optimize its properties to suit the type of work normally demanded of it.</w:t>
      </w:r>
      <w:bookmarkEnd w:id="23"/>
      <w:r w:rsidR="002A1438">
        <w:fldChar w:fldCharType="begin">
          <w:fldData xml:space="preserve">PEVuZE5vdGU+PENpdGU+PEF1dGhvcj5TYWxtb25zPC9BdXRob3I+PFllYXI+MTk3MTwvWWVhcj48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</w:fldData>
        </w:fldChar>
      </w:r>
      <w:r w:rsidR="002A1438">
        <w:instrText xml:space="preserve"> ADDIN EN.CITE </w:instrText>
      </w:r>
      <w:r w:rsidR="002A1438">
        <w:fldChar w:fldCharType="begin">
          <w:fldData xml:space="preserve">PEVuZE5vdGU+PENpdGU+PEF1dGhvcj5TYWxtb25zPC9BdXRob3I+PFllYXI+MTk3MTwvWWVhcj48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0-13</w:t>
      </w:r>
      <w:r w:rsidR="002A1438">
        <w:fldChar w:fldCharType="end"/>
      </w:r>
    </w:p>
    <w:p w14:paraId="72F7457B" w14:textId="25C9C407" w:rsidR="00632731" w:rsidRDefault="002A1B8F" w:rsidP="00AB1048">
      <w:pPr>
        <w:pStyle w:val="Body"/>
      </w:pPr>
      <w:bookmarkStart w:id="26" w:name="OLE_LINK35"/>
      <w:bookmarkStart w:id="27" w:name="OLE_LINK36"/>
      <w:r w:rsidRPr="00632731">
        <w:lastRenderedPageBreak/>
        <w:t>Although experiments with the implantable stimulat</w:t>
      </w:r>
      <w:r w:rsidR="00B860A9">
        <w:t>or had yielded striking results</w:t>
      </w:r>
      <w:r w:rsidR="00F51F0F">
        <w:t xml:space="preserve">, published work continued to focus on the chemotrophic interpretation. </w:t>
      </w:r>
      <w:r w:rsidR="00015258">
        <w:t>Understandably, t</w:t>
      </w:r>
      <w:r w:rsidRPr="00632731">
        <w:t>he scientific community was not ready to abandon the chemotrophic hypothesis, which carried, after all, the imprimatur of a Nobel prizewinner</w:t>
      </w:r>
      <w:r w:rsidR="00BC32AD">
        <w:t xml:space="preserve"> rather than that of</w:t>
      </w:r>
      <w:r w:rsidRPr="00632731">
        <w:t xml:space="preserve"> a newly qualified PhD. </w:t>
      </w:r>
      <w:r w:rsidR="0029290C">
        <w:t>Instead various</w:t>
      </w:r>
      <w:r w:rsidR="0080087B">
        <w:t xml:space="preserve"> </w:t>
      </w:r>
      <w:r w:rsidR="00745F9B">
        <w:t>attempts were made</w:t>
      </w:r>
      <w:r w:rsidRPr="00632731">
        <w:t xml:space="preserve"> to reconcile the effects of electrical stimulation with the established view. We will now look at these </w:t>
      </w:r>
      <w:r w:rsidR="00745F9B">
        <w:t>alternative</w:t>
      </w:r>
      <w:r w:rsidR="00015258">
        <w:t xml:space="preserve"> </w:t>
      </w:r>
      <w:r w:rsidR="009E1A6B">
        <w:t>explanations</w:t>
      </w:r>
      <w:r w:rsidRPr="00632731">
        <w:t xml:space="preserve"> and how they were </w:t>
      </w:r>
      <w:r w:rsidR="00745F9B">
        <w:t>addressed</w:t>
      </w:r>
      <w:r w:rsidRPr="00632731">
        <w:t>.</w:t>
      </w:r>
      <w:bookmarkStart w:id="28" w:name="Objections_to_the_activity_hyp"/>
      <w:bookmarkEnd w:id="26"/>
      <w:bookmarkEnd w:id="27"/>
    </w:p>
    <w:p w14:paraId="133166A3" w14:textId="0AD1673B" w:rsidR="002D6E73" w:rsidRDefault="00FC4670" w:rsidP="00FC4670">
      <w:pPr>
        <w:pStyle w:val="Section"/>
      </w:pPr>
      <w:bookmarkStart w:id="29" w:name="OLE_LINK37"/>
      <w:bookmarkStart w:id="30" w:name="Hypothesis_the_effect_is_muscl"/>
      <w:bookmarkEnd w:id="28"/>
      <w:r>
        <w:t>CHALLENGES TO THE ADAPTIVE</w:t>
      </w:r>
      <w:r w:rsidR="004D2613">
        <w:t xml:space="preserve"> </w:t>
      </w:r>
      <w:r>
        <w:t>HYPOTHESIS</w:t>
      </w:r>
    </w:p>
    <w:p w14:paraId="693B44DE" w14:textId="4DBC2102" w:rsidR="005644FE" w:rsidRPr="00024BEC" w:rsidRDefault="002D6E73" w:rsidP="00AF62BF">
      <w:pPr>
        <w:pStyle w:val="Body-firstline"/>
        <w:rPr>
          <w:b/>
        </w:rPr>
      </w:pPr>
      <w:bookmarkStart w:id="31" w:name="OLE_LINK38"/>
      <w:bookmarkStart w:id="32" w:name="OLE_LINK39"/>
      <w:bookmarkEnd w:id="29"/>
      <w:bookmarkEnd w:id="30"/>
      <w:r w:rsidRPr="00024BEC">
        <w:rPr>
          <w:rStyle w:val="inlineheading"/>
        </w:rPr>
        <w:t xml:space="preserve">Hypothesis: </w:t>
      </w:r>
      <w:r w:rsidR="002A1B8F" w:rsidRPr="00024BEC">
        <w:rPr>
          <w:rStyle w:val="inlineheading"/>
        </w:rPr>
        <w:t>the effect</w:t>
      </w:r>
      <w:bookmarkStart w:id="33" w:name="OLE_LINK6"/>
      <w:bookmarkStart w:id="34" w:name="OLE_LINK7"/>
      <w:r w:rsidR="00E855C9">
        <w:rPr>
          <w:rStyle w:val="inlineheading"/>
        </w:rPr>
        <w:t xml:space="preserve"> of stimulation</w:t>
      </w:r>
      <w:bookmarkEnd w:id="33"/>
      <w:bookmarkEnd w:id="34"/>
      <w:r w:rsidR="002A1B8F" w:rsidRPr="00024BEC">
        <w:rPr>
          <w:rStyle w:val="inlineheading"/>
        </w:rPr>
        <w:t xml:space="preserve"> is muscle-specifi</w:t>
      </w:r>
      <w:r w:rsidRPr="00024BEC">
        <w:rPr>
          <w:rStyle w:val="inlineheading"/>
        </w:rPr>
        <w:t>c</w:t>
      </w:r>
      <w:r w:rsidR="00024BEC" w:rsidRPr="00024BEC">
        <w:rPr>
          <w:rStyle w:val="inlineheading"/>
        </w:rPr>
        <w:t>.</w:t>
      </w:r>
      <w:r w:rsidR="00024BEC">
        <w:t xml:space="preserve"> </w:t>
      </w:r>
      <w:r w:rsidR="002A1B8F" w:rsidRPr="00632731">
        <w:t xml:space="preserve">In the initial </w:t>
      </w:r>
      <w:r w:rsidR="00B821D7">
        <w:t xml:space="preserve">stimulation </w:t>
      </w:r>
      <w:r w:rsidR="002A1B8F" w:rsidRPr="00632731">
        <w:t>experiments changes in contractile speed had been demonstrated in rabbit tibialis anterior (TA) muscles, which are predominantly fast. There was a risk that these observations would be dismissed as</w:t>
      </w:r>
      <w:r w:rsidR="008A12D4">
        <w:t xml:space="preserve"> </w:t>
      </w:r>
      <w:r w:rsidR="002A1B8F" w:rsidRPr="00632731">
        <w:t>muscle-specific. We pre-empted such objections by conducting similar experiments in the flexor digitorum longus (FDL) muscles of cats. These underwent essentially the same sort of change</w:t>
      </w:r>
      <w:r w:rsidR="0008604C">
        <w:t>.</w:t>
      </w:r>
      <w:bookmarkEnd w:id="31"/>
      <w:bookmarkEnd w:id="32"/>
      <w:r w:rsidR="002A1438">
        <w:fldChar w:fldCharType="begin"/>
      </w:r>
      <w:r w:rsidR="002A1438">
        <w:instrText xml:space="preserve"> ADDIN EN.CITE &lt;EndNote&gt;&lt;Cite&gt;&lt;Author&gt;Salmons&lt;/Author&gt;&lt;Year&gt;1969&lt;/Year&gt;&lt;RecNum&gt;5719&lt;/RecNum&gt;&lt;DisplayText&gt;&lt;style face="superscript"&gt;8&lt;/style&gt;&lt;/DisplayText&gt;&lt;record&gt;&lt;rec-number&gt;5719&lt;/rec-number&gt;&lt;foreign-keys&gt;&lt;key app="EN" db-id="s0fdxed9nz559ze0tvi5axrcds5r2vtarvvw" timestamp="1301007053"&gt;5719&lt;/key&gt;&lt;/foreign-keys&gt;&lt;ref-type name="Journal Article"&gt;17&lt;/ref-type&gt;&lt;contributors&gt;&lt;authors&gt;&lt;author&gt;Salmons, S.&lt;/author&gt;&lt;author&gt;Vrbová, G.&lt;/author&gt;&lt;/authors&gt;&lt;/contributors&gt;&lt;titles&gt;&lt;title&gt;The influence of activity on some contractile characteristics of mammalian fast and slow muscles&lt;/title&gt;&lt;secondary-title&gt;Journal of Physiology&lt;/secondary-title&gt;&lt;/titles&gt;&lt;periodical&gt;&lt;full-title&gt;Journal of Physiology&lt;/full-title&gt;&lt;abbr-1&gt;J. Physiol.&lt;/abbr-1&gt;&lt;/periodical&gt;&lt;pages&gt;535-549&lt;/pages&gt;&lt;volume&gt;201&lt;/volume&gt;&lt;number&gt;3&lt;/number&gt;&lt;keywords&gt;&lt;keyword&gt;stimulation&lt;/keyword&gt;&lt;keyword&gt;implantable&lt;/keyword&gt;&lt;keyword&gt;stimulator&lt;/keyword&gt;&lt;keyword&gt;rabbit&lt;/keyword&gt;&lt;keyword&gt;cat&lt;/keyword&gt;&lt;keyword&gt;extensor&lt;/keyword&gt;&lt;keyword&gt;digitorum&lt;/keyword&gt;&lt;keyword&gt;longus&lt;/keyword&gt;&lt;keyword&gt;tibialis&lt;/keyword&gt;&lt;keyword&gt;anterior&lt;/keyword&gt;&lt;keyword&gt;tetanus&lt;/keyword&gt;&lt;keyword&gt;twitch&lt;/keyword&gt;&lt;keyword&gt;tenotomy&lt;/keyword&gt;&lt;keyword&gt;skeletal&lt;/keyword&gt;&lt;keyword&gt;muscle&lt;/keyword&gt;&lt;keyword&gt;implant&lt;/keyword&gt;&lt;keyword&gt;isometric&lt;/keyword&gt;&lt;keyword&gt;motor neurone&lt;/keyword&gt;&lt;keyword&gt;physiology&lt;/keyword&gt;&lt;keyword&gt;spinal cord&lt;/keyword&gt;&lt;keyword&gt;fast&lt;/keyword&gt;&lt;keyword&gt;slow&lt;/keyword&gt;&lt;/keywords&gt;&lt;dates&gt;&lt;year&gt;1969&lt;/year&gt;&lt;/dates&gt;&lt;accession-num&gt;1714&lt;/accession-num&gt;&lt;label&gt;&amp;apos;1714&amp;apos;; Muscle Damage (ed. S. Salmons), Oxford University Press: composite bibliography; SS bibliog 6/96; Gray&amp;apos;s Anatomy, 38th edn&lt;/label&gt;&lt;urls&gt;&lt;related-urls&gt;&lt;url&gt;http://www.ncbi.nlm.nih.gov/pubmed/5767881&lt;/url&gt;&lt;/related-urls&gt;&lt;/urls&gt;&lt;/record&gt;&lt;/Cite&gt;&lt;/EndNote&gt;</w:instrText>
      </w:r>
      <w:r w:rsidR="002A1438">
        <w:fldChar w:fldCharType="separate"/>
      </w:r>
      <w:r w:rsidR="002A1438" w:rsidRPr="002A1438">
        <w:rPr>
          <w:noProof/>
          <w:vertAlign w:val="superscript"/>
        </w:rPr>
        <w:t>8</w:t>
      </w:r>
      <w:r w:rsidR="002A1438">
        <w:fldChar w:fldCharType="end"/>
      </w:r>
      <w:r w:rsidR="002A1B8F" w:rsidRPr="00632731">
        <w:t xml:space="preserve"> </w:t>
      </w:r>
      <w:bookmarkStart w:id="35" w:name="OLE_LINK40"/>
      <w:bookmarkStart w:id="36" w:name="OLE_LINK41"/>
      <w:r w:rsidR="002A1B8F" w:rsidRPr="00632731">
        <w:t>Since</w:t>
      </w:r>
      <w:r w:rsidR="00AF62BF">
        <w:t xml:space="preserve"> that</w:t>
      </w:r>
      <w:r w:rsidR="002A1B8F" w:rsidRPr="00632731">
        <w:t xml:space="preserve"> </w:t>
      </w:r>
      <w:r w:rsidR="00B300E9">
        <w:t>1969</w:t>
      </w:r>
      <w:r w:rsidR="00AF62BF">
        <w:t xml:space="preserve"> publication</w:t>
      </w:r>
      <w:r w:rsidR="002A1B8F" w:rsidRPr="00632731">
        <w:t>, adaptive transformation has been shown in TA, extensor digitorum longus, peroneus longus, latissimus dorsi, rectus femoris, rectus abdominis, gracilis, serratus anterior, and pectoralis major. Clearly the effect is not muscle-specific.</w:t>
      </w:r>
      <w:bookmarkEnd w:id="35"/>
      <w:bookmarkEnd w:id="36"/>
    </w:p>
    <w:p w14:paraId="21CDE7B2" w14:textId="3F111FE6" w:rsidR="00942B36" w:rsidRDefault="002A1B8F" w:rsidP="00AB1048">
      <w:pPr>
        <w:pStyle w:val="Body-firstline"/>
      </w:pPr>
      <w:bookmarkStart w:id="37" w:name="Hypothesis_the_effect_is_speci"/>
      <w:r w:rsidRPr="00024BEC">
        <w:rPr>
          <w:rStyle w:val="inlineheading"/>
        </w:rPr>
        <w:t>Hypothesis</w:t>
      </w:r>
      <w:bookmarkEnd w:id="37"/>
      <w:r w:rsidRPr="00024BEC">
        <w:rPr>
          <w:rStyle w:val="inlineheading"/>
        </w:rPr>
        <w:t>: the effect</w:t>
      </w:r>
      <w:r w:rsidR="00AB1048">
        <w:rPr>
          <w:rStyle w:val="inlineheading"/>
        </w:rPr>
        <w:t>s</w:t>
      </w:r>
      <w:r w:rsidR="00E855C9">
        <w:rPr>
          <w:rStyle w:val="inlineheading"/>
        </w:rPr>
        <w:t xml:space="preserve"> of stimulation</w:t>
      </w:r>
      <w:r w:rsidRPr="00024BEC">
        <w:rPr>
          <w:rStyle w:val="inlineheading"/>
        </w:rPr>
        <w:t xml:space="preserve"> </w:t>
      </w:r>
      <w:r w:rsidR="00AB1048">
        <w:rPr>
          <w:rStyle w:val="inlineheading"/>
        </w:rPr>
        <w:t>are</w:t>
      </w:r>
      <w:r w:rsidR="00AB1048" w:rsidRPr="00024BEC">
        <w:rPr>
          <w:rStyle w:val="inlineheading"/>
        </w:rPr>
        <w:t xml:space="preserve"> </w:t>
      </w:r>
      <w:r w:rsidRPr="00024BEC">
        <w:rPr>
          <w:rStyle w:val="inlineheading"/>
        </w:rPr>
        <w:t>species-specific</w:t>
      </w:r>
      <w:r w:rsidR="00024BEC" w:rsidRPr="00024BEC">
        <w:rPr>
          <w:rStyle w:val="inlineheading"/>
        </w:rPr>
        <w:t>.</w:t>
      </w:r>
      <w:r w:rsidR="00024BEC">
        <w:rPr>
          <w:rStyle w:val="inlineheading"/>
        </w:rPr>
        <w:t xml:space="preserve"> </w:t>
      </w:r>
      <w:r w:rsidR="00C20955" w:rsidRPr="00C20955">
        <w:t>Buller and his colleagues conducted their experiments in cats, whereas the effects of stimulation had been demonstrated in rabbits</w:t>
      </w:r>
      <w:r w:rsidRPr="00632731">
        <w:t xml:space="preserve">. </w:t>
      </w:r>
      <w:r w:rsidR="00431AFF">
        <w:t>But</w:t>
      </w:r>
      <w:r w:rsidR="00AF62BF">
        <w:t xml:space="preserve"> </w:t>
      </w:r>
      <w:r w:rsidR="00990F60">
        <w:t>in</w:t>
      </w:r>
      <w:r w:rsidR="00AF62BF">
        <w:t xml:space="preserve"> the </w:t>
      </w:r>
      <w:r w:rsidR="002B6E0A">
        <w:t>subsequent</w:t>
      </w:r>
      <w:r w:rsidR="00AF62BF">
        <w:t xml:space="preserve"> four decades</w:t>
      </w:r>
      <w:r w:rsidR="00431AFF">
        <w:t xml:space="preserve"> the results </w:t>
      </w:r>
      <w:r w:rsidR="008A12D4">
        <w:t>have been</w:t>
      </w:r>
      <w:r w:rsidR="00431AFF">
        <w:t xml:space="preserve"> reproduced in rat,</w:t>
      </w:r>
      <w:r w:rsidR="002A1438">
        <w:fldChar w:fldCharType="begin">
          <w:fldData xml:space="preserve">PEVuZE5vdGU+PENpdGU+PEF1dGhvcj5NYXluZTwvQXV0aG9yPjxZZWFyPjE5OTM8L1llYXI+PFJl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</w:fldData>
        </w:fldChar>
      </w:r>
      <w:r w:rsidR="002A1438">
        <w:instrText xml:space="preserve"> ADDIN EN.CITE </w:instrText>
      </w:r>
      <w:r w:rsidR="002A1438">
        <w:fldChar w:fldCharType="begin">
          <w:fldData xml:space="preserve">PEVuZE5vdGU+PENpdGU+PEF1dGhvcj5NYXluZTwvQXV0aG9yPjxZZWFyPjE5OTM8L1llYXI+PFJl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4-16</w:t>
      </w:r>
      <w:r w:rsidR="002A1438">
        <w:fldChar w:fldCharType="end"/>
      </w:r>
      <w:r w:rsidR="00431AFF">
        <w:t xml:space="preserve"> cat,</w:t>
      </w:r>
      <w:r w:rsidR="002A1438">
        <w:fldChar w:fldCharType="begin">
          <w:fldData xml:space="preserve">PEVuZE5vdGU+PENpdGU+PEF1dGhvcj5TYWxtb25zPC9BdXRob3I+PFllYXI+MTk2OTwvWWVhcj48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</w:fldData>
        </w:fldChar>
      </w:r>
      <w:r w:rsidR="002A1438">
        <w:instrText xml:space="preserve"> ADDIN EN.CITE </w:instrText>
      </w:r>
      <w:r w:rsidR="002A1438">
        <w:fldChar w:fldCharType="begin">
          <w:fldData xml:space="preserve">PEVuZE5vdGU+PENpdGU+PEF1dGhvcj5TYWxtb25zPC9BdXRob3I+PFllYXI+MTk2OTwvWWVhcj48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</w:fldData>
        </w:fldChar>
      </w:r>
      <w:r w:rsidR="002A1438">
        <w:instrText xml:space="preserve"> ADDIN EN.CITE.DATA </w:instrText>
      </w:r>
      <w:r w:rsidR="002A1438">
        <w:fldChar w:fldCharType="end"/>
      </w:r>
      <w:r w:rsidR="002A1438">
        <w:fldChar w:fldCharType="separate"/>
      </w:r>
      <w:r w:rsidR="002A1438" w:rsidRPr="002A1438">
        <w:rPr>
          <w:noProof/>
          <w:vertAlign w:val="superscript"/>
        </w:rPr>
        <w:t>8,17,18</w:t>
      </w:r>
      <w:r w:rsidR="002A1438">
        <w:fldChar w:fldCharType="end"/>
      </w:r>
      <w:r w:rsidR="00431AFF">
        <w:t xml:space="preserve"> dog,</w:t>
      </w:r>
      <w:r w:rsidR="002A1438">
        <w:fldChar w:fldCharType="begin">
          <w:fldData xml:space="preserve">PEVuZE5vdGU+PENpdGU+PEF1dGhvcj5Ib2ZmbWFuPC9BdXRob3I+PFllYXI+MTk4NTwvWWVhcj48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</w:fldData>
        </w:fldChar>
      </w:r>
      <w:r w:rsidR="002A1438">
        <w:instrText xml:space="preserve"> ADDIN EN.CITE </w:instrText>
      </w:r>
      <w:r w:rsidR="002A1438">
        <w:fldChar w:fldCharType="begin">
          <w:fldData xml:space="preserve">PEVuZE5vdGU+PENpdGU+PEF1dGhvcj5Ib2ZmbWFuPC9BdXRob3I+PFllYXI+MTk4NTwvWWVhcj48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9-23</w:t>
      </w:r>
      <w:r w:rsidR="002A1438">
        <w:fldChar w:fldCharType="end"/>
      </w:r>
      <w:r w:rsidR="00431AFF">
        <w:t xml:space="preserve"> goat,</w:t>
      </w:r>
      <w:r w:rsidR="002A1438">
        <w:fldChar w:fldCharType="begin">
          <w:fldData xml:space="preserve">PEVuZE5vdGU+PENpdGU+PEF1dGhvcj5NYW5uaW9uPC9BdXRob3I+PFllYXI+MTk5MDwvWWVhcj48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</w:fldData>
        </w:fldChar>
      </w:r>
      <w:r w:rsidR="002A1438">
        <w:instrText xml:space="preserve"> ADDIN EN.CITE </w:instrText>
      </w:r>
      <w:r w:rsidR="002A1438">
        <w:fldChar w:fldCharType="begin">
          <w:fldData xml:space="preserve">PEVuZE5vdGU+PENpdGU+PEF1dGhvcj5NYW5uaW9uPC9BdXRob3I+PFllYXI+MTk5MDwvWWVhcj48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</w:fldData>
        </w:fldChar>
      </w:r>
      <w:r w:rsidR="002A1438">
        <w:instrText xml:space="preserve"> ADDIN EN.CITE.DATA </w:instrText>
      </w:r>
      <w:r w:rsidR="002A1438">
        <w:fldChar w:fldCharType="end"/>
      </w:r>
      <w:r w:rsidR="002A1438">
        <w:fldChar w:fldCharType="separate"/>
      </w:r>
      <w:r w:rsidR="002A1438" w:rsidRPr="002A1438">
        <w:rPr>
          <w:noProof/>
          <w:vertAlign w:val="superscript"/>
        </w:rPr>
        <w:t>24,25</w:t>
      </w:r>
      <w:r w:rsidR="002A1438">
        <w:fldChar w:fldCharType="end"/>
      </w:r>
      <w:r w:rsidR="00431AFF">
        <w:t xml:space="preserve"> sheep,</w:t>
      </w:r>
      <w:r w:rsidR="002A1438">
        <w:fldChar w:fldCharType="begin">
          <w:fldData xml:space="preserve">PEVuZE5vdGU+PENpdGU+PEF1dGhvcj5DYXJyYXJvPC9BdXRob3I+PFllYXI+MTk5MTwvWWVhcj48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</w:fldData>
        </w:fldChar>
      </w:r>
      <w:r w:rsidR="002A1438">
        <w:instrText xml:space="preserve"> ADDIN EN.CITE </w:instrText>
      </w:r>
      <w:r w:rsidR="002A1438">
        <w:fldChar w:fldCharType="begin">
          <w:fldData xml:space="preserve">PEVuZE5vdGU+PENpdGU+PEF1dGhvcj5DYXJyYXJvPC9BdXRob3I+PFllYXI+MTk5MTwvWWVhcj48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</w:fldData>
        </w:fldChar>
      </w:r>
      <w:r w:rsidR="002A1438">
        <w:instrText xml:space="preserve"> ADDIN EN.CITE.DATA </w:instrText>
      </w:r>
      <w:r w:rsidR="002A1438">
        <w:fldChar w:fldCharType="end"/>
      </w:r>
      <w:r w:rsidR="002A1438">
        <w:fldChar w:fldCharType="separate"/>
      </w:r>
      <w:r w:rsidR="002A1438" w:rsidRPr="002A1438">
        <w:rPr>
          <w:noProof/>
          <w:vertAlign w:val="superscript"/>
        </w:rPr>
        <w:t>26-28</w:t>
      </w:r>
      <w:r w:rsidR="002A1438">
        <w:fldChar w:fldCharType="end"/>
      </w:r>
      <w:r w:rsidR="00431AFF">
        <w:t xml:space="preserve"> pig,</w:t>
      </w:r>
      <w:r w:rsidR="002A1438">
        <w:fldChar w:fldCharType="begin"/>
      </w:r>
      <w:r w:rsidR="002A1438">
        <w:instrText xml:space="preserve"> ADDIN EN.CITE &lt;EndNote&gt;&lt;Cite&gt;&lt;Author&gt;Sutherland&lt;/Author&gt;&lt;Year&gt;2006&lt;/Year&gt;&lt;RecNum&gt;4473&lt;/RecNum&gt;&lt;DisplayText&gt;&lt;style face="superscript"&gt;29&lt;/style&gt;&lt;/DisplayText&gt;&lt;record&gt;&lt;rec-number&gt;4473&lt;/rec-number&gt;&lt;foreign-keys&gt;&lt;key app="EN" db-id="s0fdxed9nz559ze0tvi5axrcds5r2vtarvvw" timestamp="0"&gt;4473&lt;/key&gt;&lt;/foreign-keys&gt;&lt;ref-type name="Journal Article"&gt;17&lt;/ref-type&gt;&lt;contributors&gt;&lt;authors&gt;&lt;author&gt;Sutherland, H.&lt;/author&gt;&lt;author&gt;Salmons, S. &lt;/author&gt;&lt;author&gt;Ramnarine, I.R.&lt;/author&gt;&lt;author&gt;Capoccia, M.&lt;/author&gt;&lt;author&gt;Walsh, A.A.&lt;/author&gt;&lt;author&gt;Jarvis, J.C.&lt;/author&gt;&lt;/authors&gt;&lt;/contributors&gt;&lt;titles&gt;&lt;title&gt;&lt;style face="normal" font="default" size="100%"&gt;Adaptive conditioning of skeletal muscle in a large animal model &lt;/style&gt;&lt;style face="italic" font="default" size="100%"&gt;(Sus domesticus)&lt;/style&gt;&lt;/title&gt;&lt;secondary-title&gt;Journal of Anatomy&lt;/secondary-title&gt;&lt;/titles&gt;&lt;periodical&gt;&lt;full-title&gt;Journal of Anatomy&lt;/full-title&gt;&lt;abbr-1&gt;J. Anat.&lt;/abbr-1&gt;&lt;/periodical&gt;&lt;pages&gt;165-177&lt;/pages&gt;&lt;volume&gt;209&lt;/volume&gt;&lt;number&gt;2&lt;/number&gt;&lt;keywords&gt;&lt;keyword&gt;pig&lt;/keyword&gt;&lt;keyword&gt;electrical&lt;/keyword&gt;&lt;keyword&gt;stimulation&lt;/keyword&gt;&lt;keyword&gt;histochemistry&lt;/keyword&gt;&lt;keyword&gt;myosin&lt;/keyword&gt;&lt;keyword&gt;heavy-chain&lt;/keyword&gt;&lt;keyword&gt;adaptive&lt;/keyword&gt;&lt;keyword&gt;transformation&lt;/keyword&gt;&lt;keyword&gt;threshold&lt;/keyword&gt;&lt;keyword&gt;conditioning&lt;/keyword&gt;&lt;/keywords&gt;&lt;dates&gt;&lt;year&gt;2006&lt;/year&gt;&lt;/dates&gt;&lt;accession-num&gt;7056&lt;/accession-num&gt;&lt;urls&gt;&lt;/urls&gt;&lt;/record&gt;&lt;/Cite&gt;&lt;/EndNote&gt;</w:instrText>
      </w:r>
      <w:r w:rsidR="002A1438">
        <w:fldChar w:fldCharType="separate"/>
      </w:r>
      <w:r w:rsidR="002A1438" w:rsidRPr="002A1438">
        <w:rPr>
          <w:noProof/>
          <w:vertAlign w:val="superscript"/>
        </w:rPr>
        <w:t>29</w:t>
      </w:r>
      <w:r w:rsidR="002A1438">
        <w:fldChar w:fldCharType="end"/>
      </w:r>
      <w:r w:rsidR="00431AFF">
        <w:t xml:space="preserve"> and man.</w:t>
      </w:r>
      <w:r w:rsidR="002A1438">
        <w:fldChar w:fldCharType="begin">
          <w:fldData xml:space="preserve">PEVuZE5vdGU+PENpdGU+PEF1dGhvcj5Gb250YWxpcmFuPC9BdXRob3I+PFllYXI+MTk5NzwvWWVh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=
</w:fldData>
        </w:fldChar>
      </w:r>
      <w:r w:rsidR="002A1438">
        <w:instrText xml:space="preserve"> ADDIN EN.CITE </w:instrText>
      </w:r>
      <w:r w:rsidR="002A1438">
        <w:fldChar w:fldCharType="begin">
          <w:fldData xml:space="preserve">PEVuZE5vdGU+PENpdGU+PEF1dGhvcj5Gb250YWxpcmFuPC9BdXRob3I+PFllYXI+MTk5NzwvWWVh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=
</w:fldData>
        </w:fldChar>
      </w:r>
      <w:r w:rsidR="002A1438">
        <w:instrText xml:space="preserve"> ADDIN EN.CITE.DATA </w:instrText>
      </w:r>
      <w:r w:rsidR="002A1438">
        <w:fldChar w:fldCharType="end"/>
      </w:r>
      <w:r w:rsidR="002A1438">
        <w:fldChar w:fldCharType="separate"/>
      </w:r>
      <w:r w:rsidR="002A1438" w:rsidRPr="002A1438">
        <w:rPr>
          <w:noProof/>
          <w:vertAlign w:val="superscript"/>
        </w:rPr>
        <w:t>30,31</w:t>
      </w:r>
      <w:r w:rsidR="002A1438">
        <w:fldChar w:fldCharType="end"/>
      </w:r>
      <w:r w:rsidR="00431AFF">
        <w:t>.</w:t>
      </w:r>
      <w:r w:rsidRPr="00632731">
        <w:t xml:space="preserve"> </w:t>
      </w:r>
      <w:bookmarkStart w:id="38" w:name="OLE_LINK42"/>
      <w:r w:rsidRPr="00632731">
        <w:t>The</w:t>
      </w:r>
      <w:r w:rsidR="00942B36">
        <w:t xml:space="preserve">se </w:t>
      </w:r>
      <w:bookmarkStart w:id="39" w:name="_GoBack"/>
      <w:bookmarkEnd w:id="39"/>
      <w:r w:rsidR="00942B36">
        <w:t>species differ</w:t>
      </w:r>
      <w:r w:rsidRPr="00632731">
        <w:t xml:space="preserve"> only in the</w:t>
      </w:r>
      <w:r w:rsidR="00942B36">
        <w:t>ir</w:t>
      </w:r>
      <w:r w:rsidRPr="00632731">
        <w:t xml:space="preserve"> sensitivity</w:t>
      </w:r>
      <w:r w:rsidR="00942B36">
        <w:t xml:space="preserve"> </w:t>
      </w:r>
      <w:r w:rsidRPr="00632731">
        <w:t xml:space="preserve">to increased activity. There is therefore no basis for proposing an inherent difference between mammalian species in the response to a change in use, and the basic mechanisms of adaptation appear to be </w:t>
      </w:r>
      <w:r w:rsidR="00E855C9">
        <w:t>the same</w:t>
      </w:r>
      <w:r w:rsidRPr="00632731">
        <w:t xml:space="preserve">. </w:t>
      </w:r>
      <w:bookmarkEnd w:id="38"/>
    </w:p>
    <w:p w14:paraId="733E527B" w14:textId="3BE2E792" w:rsidR="005644FE" w:rsidRPr="00024BEC" w:rsidRDefault="002A1B8F" w:rsidP="00942B36">
      <w:pPr>
        <w:pStyle w:val="Body"/>
        <w:rPr>
          <w:rFonts w:ascii="Arial" w:hAnsi="Arial"/>
        </w:rPr>
      </w:pPr>
      <w:r w:rsidRPr="00632731">
        <w:lastRenderedPageBreak/>
        <w:t xml:space="preserve">Some authors </w:t>
      </w:r>
      <w:r w:rsidR="003E6FEC">
        <w:t>repeatedly asserted</w:t>
      </w:r>
      <w:r w:rsidR="003E6FEC" w:rsidRPr="00632731">
        <w:t xml:space="preserve"> </w:t>
      </w:r>
      <w:r w:rsidRPr="00632731">
        <w:t>that rat muscles had a more restricted adaptive capacity.</w:t>
      </w:r>
      <w:r w:rsidR="002A1438">
        <w:fldChar w:fldCharType="begin">
          <w:fldData xml:space="preserve">PEVuZE5vdGU+PENpdGU+PEF1dGhvcj5Ld29uZzwvQXV0aG9yPjxZZWFyPjE5ODE8L1llYXI+PFJl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</w:fldData>
        </w:fldChar>
      </w:r>
      <w:r w:rsidR="002A1438">
        <w:instrText xml:space="preserve"> ADDIN EN.CITE </w:instrText>
      </w:r>
      <w:r w:rsidR="002A1438">
        <w:fldChar w:fldCharType="begin">
          <w:fldData xml:space="preserve">PEVuZE5vdGU+PENpdGU+PEF1dGhvcj5Ld29uZzwvQXV0aG9yPjxZZWFyPjE5ODE8L1llYXI+PFJl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</w:fldData>
        </w:fldChar>
      </w:r>
      <w:r w:rsidR="002A1438">
        <w:instrText xml:space="preserve"> ADDIN EN.CITE.DATA </w:instrText>
      </w:r>
      <w:r w:rsidR="002A1438">
        <w:fldChar w:fldCharType="end"/>
      </w:r>
      <w:r w:rsidR="002A1438">
        <w:fldChar w:fldCharType="separate"/>
      </w:r>
      <w:r w:rsidR="002A1438" w:rsidRPr="002A1438">
        <w:rPr>
          <w:noProof/>
          <w:vertAlign w:val="superscript"/>
        </w:rPr>
        <w:t>32-36</w:t>
      </w:r>
      <w:r w:rsidR="002A1438">
        <w:fldChar w:fldCharType="end"/>
      </w:r>
      <w:r w:rsidR="00FC5A54">
        <w:t xml:space="preserve"> </w:t>
      </w:r>
      <w:r w:rsidRPr="00632731">
        <w:t>It would be extraordinary if rat was the sole exception to what appears to be a universal response, and in fact it is not. Smaller mammals have faster muscles</w:t>
      </w:r>
      <w:r w:rsidR="00E855C9">
        <w:t xml:space="preserve"> </w:t>
      </w:r>
      <w:r w:rsidRPr="00632731">
        <w:t>and normally activate them at higher frequencies, so they simply need a more demanding regime of activity to elicit the same degree of change.</w:t>
      </w:r>
      <w:r w:rsidR="002A1438">
        <w:fldChar w:fldCharType="begin">
          <w:fldData xml:space="preserve">PEVuZE5vdGU+PENpdGU+PEF1dGhvcj5NYXluZTwvQXV0aG9yPjxZZWFyPjE5OTM8L1llYXI+PFJl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</w:fldData>
        </w:fldChar>
      </w:r>
      <w:r w:rsidR="002A1438">
        <w:instrText xml:space="preserve"> ADDIN EN.CITE </w:instrText>
      </w:r>
      <w:r w:rsidR="002A1438">
        <w:fldChar w:fldCharType="begin">
          <w:fldData xml:space="preserve">PEVuZE5vdGU+PENpdGU+PEF1dGhvcj5NYXluZTwvQXV0aG9yPjxZZWFyPjE5OTM8L1llYXI+PFJl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4,16</w:t>
      </w:r>
      <w:r w:rsidR="002A1438">
        <w:fldChar w:fldCharType="end"/>
      </w:r>
    </w:p>
    <w:p w14:paraId="38EF2914" w14:textId="4FAA6705" w:rsidR="005644FE" w:rsidRPr="00632731" w:rsidRDefault="002A1B8F" w:rsidP="00024BEC">
      <w:pPr>
        <w:pStyle w:val="Body-firstline"/>
      </w:pPr>
      <w:bookmarkStart w:id="40" w:name="Hypothesis_the_effect_is_indep"/>
      <w:bookmarkStart w:id="41" w:name="OLE_LINK19"/>
      <w:bookmarkStart w:id="42" w:name="OLE_LINK20"/>
      <w:bookmarkStart w:id="43" w:name="OLE_LINK43"/>
      <w:r w:rsidRPr="00024BEC">
        <w:rPr>
          <w:rStyle w:val="inlineheading"/>
        </w:rPr>
        <w:t>Hypothesis</w:t>
      </w:r>
      <w:bookmarkEnd w:id="40"/>
      <w:r w:rsidRPr="00024BEC">
        <w:rPr>
          <w:rStyle w:val="inlineheading"/>
        </w:rPr>
        <w:t>: t</w:t>
      </w:r>
      <w:bookmarkEnd w:id="41"/>
      <w:bookmarkEnd w:id="42"/>
      <w:r w:rsidRPr="00024BEC">
        <w:rPr>
          <w:rStyle w:val="inlineheading"/>
        </w:rPr>
        <w:t>he effect</w:t>
      </w:r>
      <w:r w:rsidR="00E855C9">
        <w:rPr>
          <w:rStyle w:val="inlineheading"/>
        </w:rPr>
        <w:t>s of stimulation</w:t>
      </w:r>
      <w:r w:rsidRPr="00024BEC">
        <w:rPr>
          <w:rStyle w:val="inlineheading"/>
        </w:rPr>
        <w:t xml:space="preserve"> </w:t>
      </w:r>
      <w:r w:rsidR="00E855C9">
        <w:rPr>
          <w:rStyle w:val="inlineheading"/>
        </w:rPr>
        <w:t xml:space="preserve">are </w:t>
      </w:r>
      <w:r w:rsidRPr="00024BEC">
        <w:rPr>
          <w:rStyle w:val="inlineheading"/>
        </w:rPr>
        <w:t>un</w:t>
      </w:r>
      <w:r w:rsidR="00A42374" w:rsidRPr="00024BEC">
        <w:rPr>
          <w:rStyle w:val="inlineheading"/>
        </w:rPr>
        <w:t>related to</w:t>
      </w:r>
      <w:r w:rsidRPr="00024BEC">
        <w:rPr>
          <w:rStyle w:val="inlineheading"/>
        </w:rPr>
        <w:t xml:space="preserve"> cross-reinnervation</w:t>
      </w:r>
      <w:r w:rsidR="00024BEC" w:rsidRPr="00024BEC">
        <w:rPr>
          <w:rStyle w:val="inlineheading"/>
        </w:rPr>
        <w:t>.</w:t>
      </w:r>
      <w:r w:rsidR="00024BEC">
        <w:t xml:space="preserve"> </w:t>
      </w:r>
      <w:r w:rsidRPr="00632731">
        <w:t xml:space="preserve">By the early 1970s there were many studies of the effects of cross-reinnervation on fast and slow muscles, and proponents of that model were inclined to regard the effect of chronic stimulation as a separate </w:t>
      </w:r>
      <w:r w:rsidR="00942B36">
        <w:t>phenomenon</w:t>
      </w:r>
      <w:r w:rsidR="00E54711">
        <w:t>, one that was</w:t>
      </w:r>
      <w:r w:rsidRPr="00632731">
        <w:t xml:space="preserve"> </w:t>
      </w:r>
      <w:r w:rsidR="00D11A63">
        <w:t xml:space="preserve">incidental, and </w:t>
      </w:r>
      <w:r w:rsidRPr="00632731">
        <w:t>distinct from</w:t>
      </w:r>
      <w:r w:rsidR="00942B36">
        <w:t xml:space="preserve"> that of </w:t>
      </w:r>
      <w:r w:rsidRPr="00632731">
        <w:t>cross-reinnervation.</w:t>
      </w:r>
    </w:p>
    <w:p w14:paraId="69BFFFCD" w14:textId="06573A7F" w:rsidR="006D219F" w:rsidRPr="00632731" w:rsidRDefault="002A1B8F" w:rsidP="00911130">
      <w:pPr>
        <w:pStyle w:val="Body"/>
      </w:pPr>
      <w:bookmarkStart w:id="44" w:name="OLE_LINK44"/>
      <w:bookmarkStart w:id="45" w:name="OLE_LINK45"/>
      <w:bookmarkEnd w:id="43"/>
      <w:r w:rsidRPr="00632731">
        <w:t xml:space="preserve">I had conceived </w:t>
      </w:r>
      <w:r w:rsidR="00E855C9">
        <w:t>of a way of</w:t>
      </w:r>
      <w:r w:rsidRPr="00632731">
        <w:t xml:space="preserve"> test</w:t>
      </w:r>
      <w:r w:rsidR="00E855C9">
        <w:t>ing</w:t>
      </w:r>
      <w:r w:rsidRPr="00632731">
        <w:t xml:space="preserve"> this notion in 1970</w:t>
      </w:r>
      <w:r w:rsidR="00496138">
        <w:t>, but first I needed to improve</w:t>
      </w:r>
      <w:r w:rsidR="006D219F">
        <w:t xml:space="preserve"> the electronic and physical design of the stimulators and electrodes, and</w:t>
      </w:r>
      <w:r w:rsidR="00496138">
        <w:t xml:space="preserve"> </w:t>
      </w:r>
      <w:r w:rsidR="006D219F">
        <w:t xml:space="preserve">the surgical technique for implanting them. </w:t>
      </w:r>
      <w:r w:rsidR="0012025F">
        <w:t xml:space="preserve">With these changes </w:t>
      </w:r>
      <w:r w:rsidR="00E54711">
        <w:t xml:space="preserve">I could maintain </w:t>
      </w:r>
      <w:r w:rsidR="0012025F">
        <w:t>stimulation</w:t>
      </w:r>
      <w:r w:rsidR="00E54711">
        <w:t xml:space="preserve"> </w:t>
      </w:r>
      <w:r w:rsidR="0012025F">
        <w:t xml:space="preserve">reliably for </w:t>
      </w:r>
      <w:r w:rsidR="00895BC9">
        <w:t xml:space="preserve">24 h/day over </w:t>
      </w:r>
      <w:r w:rsidR="0012025F">
        <w:t>many months</w:t>
      </w:r>
      <w:r w:rsidR="00911130">
        <w:t xml:space="preserve">. </w:t>
      </w:r>
      <w:r w:rsidR="00895BC9">
        <w:t xml:space="preserve"> </w:t>
      </w:r>
      <w:r w:rsidR="00911130">
        <w:t>T</w:t>
      </w:r>
      <w:r w:rsidR="006D219F">
        <w:t>he animals, which were of course unrestricted in their movements,</w:t>
      </w:r>
      <w:r w:rsidR="00895BC9">
        <w:t xml:space="preserve"> </w:t>
      </w:r>
      <w:r w:rsidR="006D219F">
        <w:t>behaved normally</w:t>
      </w:r>
      <w:r w:rsidR="00895BC9">
        <w:t xml:space="preserve"> </w:t>
      </w:r>
      <w:r w:rsidR="006D219F">
        <w:t>and increased in body weight, discounting the suggestion from some quarters that the procedure was stressful. (This was later supported by measurements of cortisone, the stress corticosteroid in rabbits, which</w:t>
      </w:r>
      <w:r w:rsidR="006D219F" w:rsidRPr="00D0008E">
        <w:t xml:space="preserve"> </w:t>
      </w:r>
      <w:r w:rsidR="006D219F">
        <w:t>declined, if anything, during the period of stimulation.</w:t>
      </w:r>
      <w:r w:rsidR="002A1438">
        <w:fldChar w:fldCharType="begin"/>
      </w:r>
      <w:r w:rsidR="002A1438">
        <w:instrText xml:space="preserve"> ADDIN EN.CITE &lt;EndNote&gt;&lt;Cite&gt;&lt;Author&gt;Salmons&lt;/Author&gt;&lt;Year&gt;1991&lt;/Year&gt;&lt;RecNum&gt;3953&lt;/RecNum&gt;&lt;DisplayText&gt;&lt;style face="superscript"&gt;37&lt;/style&gt;&lt;/DisplayText&gt;&lt;record&gt;&lt;rec-number&gt;3953&lt;/rec-number&gt;&lt;foreign-keys&gt;&lt;key app="EN" db-id="s0fdxed9nz559ze0tvi5axrcds5r2vtarvvw" timestamp="0"&gt;3953&lt;/key&gt;&lt;/foreign-keys&gt;&lt;ref-type name="Journal Article"&gt;17&lt;/ref-type&gt;&lt;contributors&gt;&lt;authors&gt;&lt;author&gt;Salmons, S.&lt;/author&gt;&lt;/authors&gt;&lt;/contributors&gt;&lt;titles&gt;&lt;title&gt;Myotrophic action of an anabolic steroid (nandrolone decanoate) in normal, but not in chronically stimulated, rabbit limb muscles&lt;/title&gt;&lt;secondary-title&gt;Basic and Applied Myology&lt;/secondary-title&gt;&lt;/titles&gt;&lt;periodical&gt;&lt;full-title&gt;Basic and Applied Myology&lt;/full-title&gt;&lt;abbr-1&gt;Basic Appl. Myol.&lt;/abbr-1&gt;&lt;/periodical&gt;&lt;pages&gt;241-251&lt;/pages&gt;&lt;volume&gt;1&lt;/volume&gt;&lt;keywords&gt;&lt;keyword&gt;myotrophic&lt;/keyword&gt;&lt;keyword&gt;anabolic&lt;/keyword&gt;&lt;keyword&gt;steroid&lt;/keyword&gt;&lt;keyword&gt;nandrolone-decanoate&lt;/keyword&gt;&lt;keyword&gt;chronic&lt;/keyword&gt;&lt;keyword&gt;stimulation&lt;/keyword&gt;&lt;keyword&gt;rabbit&lt;/keyword&gt;&lt;keyword&gt;skeletal&lt;/keyword&gt;&lt;keyword&gt;muscle&lt;/keyword&gt;&lt;keyword&gt;tibialis-anterior&lt;/keyword&gt;&lt;keyword&gt;levator-ani&lt;/keyword&gt;&lt;keyword&gt;rabbit&lt;/keyword&gt;&lt;/keywords&gt;&lt;dates&gt;&lt;year&gt;1991&lt;/year&gt;&lt;/dates&gt;&lt;accession-num&gt;6893&lt;/accession-num&gt;&lt;label&gt;From SS bibliog 6/96&lt;/label&gt;&lt;urls&gt;&lt;/urls&gt;&lt;/record&gt;&lt;/Cite&gt;&lt;/EndNote&gt;</w:instrText>
      </w:r>
      <w:r w:rsidR="002A1438">
        <w:fldChar w:fldCharType="separate"/>
      </w:r>
      <w:r w:rsidR="002A1438" w:rsidRPr="002A1438">
        <w:rPr>
          <w:noProof/>
          <w:vertAlign w:val="superscript"/>
        </w:rPr>
        <w:t>37</w:t>
      </w:r>
      <w:r w:rsidR="002A1438">
        <w:fldChar w:fldCharType="end"/>
      </w:r>
      <w:r w:rsidR="006D219F">
        <w:t>)</w:t>
      </w:r>
    </w:p>
    <w:p w14:paraId="70260BB8" w14:textId="56D27896" w:rsidR="00131ECA" w:rsidRDefault="00C90664" w:rsidP="00960398">
      <w:pPr>
        <w:pStyle w:val="Body"/>
      </w:pPr>
      <w:r>
        <w:t>In 1972</w:t>
      </w:r>
      <w:r w:rsidR="00E54711">
        <w:t>,</w:t>
      </w:r>
      <w:r>
        <w:t xml:space="preserve"> a</w:t>
      </w:r>
      <w:r w:rsidR="00224211">
        <w:t xml:space="preserve"> period spent</w:t>
      </w:r>
      <w:r w:rsidR="004523A1">
        <w:t xml:space="preserve"> in Elwood Henneman’s laboratory at Harvard Medical School </w:t>
      </w:r>
      <w:r w:rsidR="00224211">
        <w:t>gave me the opportunity of</w:t>
      </w:r>
      <w:r w:rsidR="004523A1">
        <w:t xml:space="preserve"> collaborat</w:t>
      </w:r>
      <w:r w:rsidR="00224211">
        <w:t>ing</w:t>
      </w:r>
      <w:r w:rsidR="004523A1">
        <w:t xml:space="preserve"> with Frank Sréter</w:t>
      </w:r>
      <w:r w:rsidR="00131ECA">
        <w:t xml:space="preserve">, </w:t>
      </w:r>
      <w:r w:rsidR="002A1B8F" w:rsidRPr="00632731">
        <w:t>John Gergely, and Flaviu Romanul</w:t>
      </w:r>
      <w:r w:rsidR="006C5BBA">
        <w:t>.</w:t>
      </w:r>
      <w:r w:rsidR="00D168DF">
        <w:t xml:space="preserve"> </w:t>
      </w:r>
      <w:r w:rsidR="006C5BBA">
        <w:t xml:space="preserve"> Our </w:t>
      </w:r>
      <w:r w:rsidR="00D168DF">
        <w:t xml:space="preserve">initial goal </w:t>
      </w:r>
      <w:r w:rsidR="006C5BBA">
        <w:t>was to</w:t>
      </w:r>
      <w:r w:rsidR="00D168DF">
        <w:t xml:space="preserve"> look</w:t>
      </w:r>
      <w:r w:rsidR="006C5BBA">
        <w:t xml:space="preserve"> </w:t>
      </w:r>
      <w:r w:rsidR="00D168DF">
        <w:t xml:space="preserve">for possible </w:t>
      </w:r>
      <w:r w:rsidR="00131ECA">
        <w:t xml:space="preserve">changes in the newly discovered myosin light chains. </w:t>
      </w:r>
      <w:r w:rsidR="00EC3B22">
        <w:t>The result was striking: f</w:t>
      </w:r>
      <w:r w:rsidR="00E954D8">
        <w:t xml:space="preserve">ast muscles that </w:t>
      </w:r>
      <w:r w:rsidR="00EC3B22">
        <w:t>had been</w:t>
      </w:r>
      <w:r w:rsidR="00E954D8">
        <w:t xml:space="preserve"> s</w:t>
      </w:r>
      <w:r w:rsidR="006C5BBA">
        <w:t>timulat</w:t>
      </w:r>
      <w:r w:rsidR="00E954D8">
        <w:t>ed at 10 Hz for 4 weeks</w:t>
      </w:r>
      <w:r w:rsidR="00EC3B22">
        <w:t xml:space="preserve"> contained light chains of both fast and slow muscle types</w:t>
      </w:r>
      <w:r w:rsidR="00545A49">
        <w:t>;</w:t>
      </w:r>
      <w:r w:rsidR="002A1438">
        <w:fldChar w:fldCharType="begin"/>
      </w:r>
      <w:r w:rsidR="002A1438">
        <w:instrText xml:space="preserve"> ADDIN EN.CITE &lt;EndNote&gt;&lt;Cite&gt;&lt;Author&gt;Sréter&lt;/Author&gt;&lt;Year&gt;1973&lt;/Year&gt;&lt;RecNum&gt;4353&lt;/RecNum&gt;&lt;DisplayText&gt;&lt;style face="superscript"&gt;38&lt;/style&gt;&lt;/DisplayText&gt;&lt;record&gt;&lt;rec-number&gt;4353&lt;/rec-number&gt;&lt;foreign-keys&gt;&lt;key app="EN" db-id="s0fdxed9nz559ze0tvi5axrcds5r2vtarvvw" timestamp="0"&gt;4353&lt;/key&gt;&lt;/foreign-keys&gt;&lt;ref-type name="Journal Article"&gt;17&lt;/ref-type&gt;&lt;contributors&gt;&lt;authors&gt;&lt;author&gt;Sréter, F.A.&lt;/author&gt;&lt;author&gt;Gergely, J.&lt;/author&gt;&lt;author&gt;Salmons, S.&lt;/author&gt;&lt;author&gt;Romanul, F.&lt;/author&gt;&lt;/authors&gt;&lt;/contributors&gt;&lt;titles&gt;&lt;title&gt;Synthesis by fast muscle of myosin light chains characteristic of slow muscle in response to long-term stimulation&lt;/title&gt;&lt;secondary-title&gt;Nature New Biology&lt;/secondary-title&gt;&lt;/titles&gt;&lt;periodical&gt;&lt;full-title&gt;Nature New Biology&lt;/full-title&gt;&lt;abbr-1&gt;Nat New Biol&lt;/abbr-1&gt;&lt;/periodical&gt;&lt;pages&gt;17-19&lt;/pages&gt;&lt;volume&gt;241&lt;/volume&gt;&lt;keywords&gt;&lt;keyword&gt;rabbit&lt;/keyword&gt;&lt;keyword&gt;tibialis&lt;/keyword&gt;&lt;keyword&gt;anterior&lt;/keyword&gt;&lt;keyword&gt;extensor&lt;/keyword&gt;&lt;keyword&gt;digitorum&lt;/keyword&gt;&lt;keyword&gt;longus&lt;/keyword&gt;&lt;keyword&gt;ATPase&lt;/keyword&gt;&lt;keyword&gt;protein&lt;/keyword&gt;&lt;keyword&gt;fast&lt;/keyword&gt;&lt;keyword&gt;slow&lt;/keyword&gt;&lt;/keywords&gt;&lt;dates&gt;&lt;year&gt;1973&lt;/year&gt;&lt;/dates&gt;&lt;label&gt;&amp;apos;2030&amp;apos; and SS bibliog 6/96&lt;/label&gt;&lt;urls&gt;&lt;/urls&gt;&lt;/record&gt;&lt;/Cite&gt;&lt;/EndNote&gt;</w:instrText>
      </w:r>
      <w:r w:rsidR="002A1438">
        <w:fldChar w:fldCharType="separate"/>
      </w:r>
      <w:r w:rsidR="002A1438" w:rsidRPr="002A1438">
        <w:rPr>
          <w:noProof/>
          <w:vertAlign w:val="superscript"/>
        </w:rPr>
        <w:t>38</w:t>
      </w:r>
      <w:r w:rsidR="002A1438">
        <w:fldChar w:fldCharType="end"/>
      </w:r>
      <w:r w:rsidR="00A817EC">
        <w:t xml:space="preserve"> a</w:t>
      </w:r>
      <w:r w:rsidR="00EC3B22">
        <w:t xml:space="preserve">fter stimulation for 10 weeks </w:t>
      </w:r>
      <w:r w:rsidR="00871AFE">
        <w:t>slow light chains</w:t>
      </w:r>
      <w:r w:rsidR="00027326">
        <w:t xml:space="preserve"> alone</w:t>
      </w:r>
      <w:r w:rsidR="00871AFE">
        <w:t xml:space="preserve"> were present.</w:t>
      </w:r>
      <w:r w:rsidR="002A1438">
        <w:fldChar w:fldCharType="begin"/>
      </w:r>
      <w:r w:rsidR="002A1438">
        <w:instrText xml:space="preserve"> ADDIN EN.CITE &lt;EndNote&gt;&lt;Cite&gt;&lt;Author&gt;Sréter&lt;/Author&gt;&lt;Year&gt;1975&lt;/Year&gt;&lt;RecNum&gt;6305&lt;/RecNum&gt;&lt;DisplayText&gt;&lt;style face="superscript"&gt;39&lt;/style&gt;&lt;/DisplayText&gt;&lt;record&gt;&lt;rec-number&gt;6305&lt;/rec-number&gt;&lt;foreign-keys&gt;&lt;key app="EN" db-id="s0fdxed9nz559ze0tvi5axrcds5r2vtarvvw" timestamp="1436460909"&gt;6305&lt;/key&gt;&lt;/foreign-keys&gt;&lt;ref-type name="Journal Article"&gt;17&lt;/ref-type&gt;&lt;contributors&gt;&lt;authors&gt;&lt;author&gt;Sréter, F. A.&lt;/author&gt;&lt;author&gt;Elzinga, M.&lt;/author&gt;&lt;author&gt;Mabuchi, K.&lt;/author&gt;&lt;author&gt;Salmons, S.&lt;/author&gt;&lt;author&gt;Luff, A. R.&lt;/author&gt;&lt;/authors&gt;&lt;/contributors&gt;&lt;titles&gt;&lt;title&gt;&lt;style face="normal" font="default" size="100%"&gt;The N&lt;/style&gt;&lt;style face="superscript" font="default" size="100%"&gt;t&lt;/style&gt;&lt;style face="normal" font="default" size="100%"&gt;-methylhistidine content of myosin in stimulated and cross-reinnervated skeletal muscles of the rabbit&lt;/style&gt;&lt;/title&gt;&lt;secondary-title&gt;FEBS Letters&lt;/secondary-title&gt;&lt;/titles&gt;&lt;periodical&gt;&lt;full-title&gt;FEBS Letters&lt;/full-title&gt;&lt;abbr-1&gt;FEBS Lett.&lt;/abbr-1&gt;&lt;/periodical&gt;&lt;pages&gt;107-111&lt;/pages&gt;&lt;volume&gt;57&lt;/volume&gt;&lt;keywords&gt;&lt;keyword&gt;soleus&lt;/keyword&gt;&lt;keyword&gt;light&lt;/keyword&gt;&lt;keyword&gt;chain&lt;/keyword&gt;&lt;keyword&gt;methylated&lt;/keyword&gt;&lt;keyword&gt;amino&lt;/keyword&gt;&lt;keyword&gt;acid&lt;/keyword&gt;&lt;keyword&gt;residue&lt;/keyword&gt;&lt;keyword&gt;heavy&lt;/keyword&gt;&lt;keyword&gt;chain&lt;/keyword&gt;&lt;keyword&gt;cross&lt;/keyword&gt;&lt;keyword&gt;union&lt;/keyword&gt;&lt;keyword&gt;sodium&lt;/keyword&gt;&lt;keyword&gt;dodecyl&lt;/keyword&gt;&lt;keyword&gt;sulphate&lt;/keyword&gt;&lt;keyword&gt;gel&lt;/keyword&gt;&lt;keyword&gt;electrophoresis&lt;/keyword&gt;&lt;keyword&gt;recovery&lt;/keyword&gt;&lt;keyword&gt;tibialis&lt;/keyword&gt;&lt;keyword&gt;anterior&lt;/keyword&gt;&lt;/keywords&gt;&lt;dates&gt;&lt;year&gt;1975&lt;/year&gt;&lt;/dates&gt;&lt;accession-num&gt;2811&lt;/accession-num&gt;&lt;label&gt;&amp;apos;2811&amp;apos; and SS bibliog 6/96&lt;/label&gt;&lt;urls&gt;&lt;/urls&gt;&lt;/record&gt;&lt;/Cite&gt;&lt;/EndNote&gt;</w:instrText>
      </w:r>
      <w:r w:rsidR="002A1438">
        <w:fldChar w:fldCharType="separate"/>
      </w:r>
      <w:r w:rsidR="002A1438" w:rsidRPr="002A1438">
        <w:rPr>
          <w:noProof/>
          <w:vertAlign w:val="superscript"/>
        </w:rPr>
        <w:t>39</w:t>
      </w:r>
      <w:r w:rsidR="002A1438">
        <w:fldChar w:fldCharType="end"/>
      </w:r>
      <w:r w:rsidR="00871AFE">
        <w:t xml:space="preserve"> </w:t>
      </w:r>
      <w:r w:rsidR="00A85431">
        <w:t>These</w:t>
      </w:r>
      <w:r w:rsidR="00960398">
        <w:t xml:space="preserve"> </w:t>
      </w:r>
      <w:r w:rsidR="00A85431">
        <w:t xml:space="preserve">qualitative changes </w:t>
      </w:r>
      <w:r w:rsidR="005241A7">
        <w:t xml:space="preserve">provided the first </w:t>
      </w:r>
      <w:r w:rsidR="005241A7">
        <w:lastRenderedPageBreak/>
        <w:t>evidence</w:t>
      </w:r>
      <w:r w:rsidR="00FD33AC">
        <w:t xml:space="preserve"> </w:t>
      </w:r>
      <w:r w:rsidR="00E271B9">
        <w:t xml:space="preserve">that fully differentiated muscles </w:t>
      </w:r>
      <w:r w:rsidR="00FD33AC">
        <w:t>could switch from the expression of one set of genes to another.</w:t>
      </w:r>
    </w:p>
    <w:p w14:paraId="22FB872D" w14:textId="6BC9F0A0" w:rsidR="005644FE" w:rsidRPr="00632731" w:rsidRDefault="0051050A" w:rsidP="004E5132">
      <w:pPr>
        <w:pStyle w:val="Body"/>
      </w:pPr>
      <w:r>
        <w:t>E</w:t>
      </w:r>
      <w:r w:rsidR="002A1B8F" w:rsidRPr="00632731">
        <w:t>ncouraged</w:t>
      </w:r>
      <w:r>
        <w:t xml:space="preserve"> by the way the work in Boston was going I returned to Birmingham in 1972 determined</w:t>
      </w:r>
      <w:r w:rsidR="002A1B8F" w:rsidRPr="00632731">
        <w:t xml:space="preserve"> to </w:t>
      </w:r>
      <w:r>
        <w:t>embark on the project I’d long had in mind</w:t>
      </w:r>
      <w:r w:rsidR="002A1B8F" w:rsidRPr="00632731">
        <w:t xml:space="preserve">. </w:t>
      </w:r>
      <w:bookmarkStart w:id="46" w:name="OLE_LINK46"/>
      <w:bookmarkStart w:id="47" w:name="OLE_LINK47"/>
      <w:bookmarkEnd w:id="44"/>
      <w:bookmarkEnd w:id="45"/>
      <w:r w:rsidR="00564B68">
        <w:t>I</w:t>
      </w:r>
      <w:r w:rsidR="00E855C9" w:rsidRPr="00632731">
        <w:t>n the first part</w:t>
      </w:r>
      <w:r w:rsidR="00E855C9">
        <w:t xml:space="preserve"> of the experiment I</w:t>
      </w:r>
      <w:r w:rsidR="002A1B8F" w:rsidRPr="00632731">
        <w:t xml:space="preserve"> stimulate</w:t>
      </w:r>
      <w:r w:rsidR="00E855C9">
        <w:t>d</w:t>
      </w:r>
      <w:r w:rsidR="002A1B8F" w:rsidRPr="00632731">
        <w:t xml:space="preserve"> the anterior tibial muscles in two rabbits continuously for </w:t>
      </w:r>
      <w:r w:rsidR="00B779B2">
        <w:t>5</w:t>
      </w:r>
      <w:r w:rsidR="00B779B2" w:rsidRPr="00632731">
        <w:t xml:space="preserve"> </w:t>
      </w:r>
      <w:r w:rsidR="002A1B8F" w:rsidRPr="00632731">
        <w:t>months</w:t>
      </w:r>
      <w:r w:rsidR="00A91BCB">
        <w:t xml:space="preserve"> (Fig. 1c)</w:t>
      </w:r>
      <w:r w:rsidR="002A1B8F" w:rsidRPr="00632731">
        <w:t>.</w:t>
      </w:r>
      <w:bookmarkEnd w:id="46"/>
      <w:bookmarkEnd w:id="47"/>
      <w:r w:rsidR="002A1B8F" w:rsidRPr="00632731">
        <w:t xml:space="preserve"> </w:t>
      </w:r>
    </w:p>
    <w:p w14:paraId="267D9540" w14:textId="18D130B0" w:rsidR="005644FE" w:rsidRPr="00632731" w:rsidRDefault="002A1B8F" w:rsidP="004E5132">
      <w:pPr>
        <w:pStyle w:val="Body"/>
      </w:pPr>
      <w:bookmarkStart w:id="48" w:name="OLE_LINK48"/>
      <w:bookmarkStart w:id="49" w:name="OLE_LINK49"/>
      <w:r w:rsidRPr="00632731">
        <w:t>The second part of the experiment involved two groups of rabbits. In one group I dissected out the branch of the common peroneal nerve that normally supplies the fast TA muscle, and anastomosed it to the nerve supplying the slow soleus muscle. Th</w:t>
      </w:r>
      <w:r w:rsidR="00942B36">
        <w:t>is</w:t>
      </w:r>
      <w:r w:rsidRPr="00632731">
        <w:t xml:space="preserve"> </w:t>
      </w:r>
      <w:r w:rsidR="00942B36">
        <w:t>was a</w:t>
      </w:r>
      <w:r w:rsidRPr="00632731">
        <w:t xml:space="preserve"> classical cross-reinnervation </w:t>
      </w:r>
      <w:r w:rsidR="00942B36">
        <w:t>procedure</w:t>
      </w:r>
      <w:r w:rsidRPr="00632731">
        <w:t xml:space="preserve">, although to </w:t>
      </w:r>
      <w:r w:rsidR="0051050A" w:rsidRPr="00632731">
        <w:t>minimi</w:t>
      </w:r>
      <w:r w:rsidR="0051050A">
        <w:t>z</w:t>
      </w:r>
      <w:r w:rsidR="0051050A" w:rsidRPr="00632731">
        <w:t xml:space="preserve">e </w:t>
      </w:r>
      <w:r w:rsidRPr="00632731">
        <w:t xml:space="preserve">the pull on the nerves I performed the cross in one direction only. The other group of animals </w:t>
      </w:r>
      <w:r w:rsidR="00942B36">
        <w:t>underwent the same procedure</w:t>
      </w:r>
      <w:r w:rsidRPr="00632731">
        <w:t>, but in these animals a stimulator deliver</w:t>
      </w:r>
      <w:r w:rsidR="002E23C0">
        <w:t>ed</w:t>
      </w:r>
      <w:r w:rsidRPr="00632731">
        <w:t xml:space="preserve"> impulses at 10 Hz to the cross-reinnervated soleus muscle</w:t>
      </w:r>
      <w:r w:rsidR="00942B36">
        <w:t xml:space="preserve"> </w:t>
      </w:r>
      <w:r w:rsidRPr="00632731">
        <w:t>in an approximation of its original physiological activity</w:t>
      </w:r>
      <w:r w:rsidR="00A91BCB">
        <w:t xml:space="preserve"> (Fig. 1d)</w:t>
      </w:r>
      <w:r w:rsidRPr="00632731">
        <w:t>.</w:t>
      </w:r>
    </w:p>
    <w:bookmarkEnd w:id="48"/>
    <w:bookmarkEnd w:id="49"/>
    <w:p w14:paraId="3AD3922A" w14:textId="2653283C" w:rsidR="005644FE" w:rsidRPr="00632731" w:rsidRDefault="002A1B8F" w:rsidP="004E5132">
      <w:pPr>
        <w:pStyle w:val="Body"/>
      </w:pPr>
      <w:r w:rsidRPr="00632731">
        <w:t xml:space="preserve">The results, which </w:t>
      </w:r>
      <w:r w:rsidR="0051050A">
        <w:t>could now be</w:t>
      </w:r>
      <w:r w:rsidR="0051050A" w:rsidRPr="00632731">
        <w:t xml:space="preserve"> </w:t>
      </w:r>
      <w:r w:rsidRPr="00632731">
        <w:t>based on a battery of physiological and biochemical measures, were clear cut.  A long-term change in activity without a change in innervation produced effects greater than cross-reinnervation in every respect.</w:t>
      </w:r>
      <w:r w:rsidR="002A1438">
        <w:fldChar w:fldCharType="begin"/>
      </w:r>
      <w:r w:rsidR="002A1438">
        <w:instrText xml:space="preserve"> ADDIN EN.CITE &lt;EndNote&gt;&lt;Cite&gt;&lt;Author&gt;Salmons&lt;/Author&gt;&lt;Year&gt;1976&lt;/Year&gt;&lt;RecNum&gt;3885&lt;/RecNum&gt;&lt;DisplayText&gt;&lt;style face="superscript"&gt;11&lt;/style&gt;&lt;/DisplayText&gt;&lt;record&gt;&lt;rec-number&gt;3885&lt;/rec-number&gt;&lt;foreign-keys&gt;&lt;key app="EN" db-id="s0fdxed9nz559ze0tvi5axrcds5r2vtarvvw" timestamp="0"&gt;3885&lt;/key&gt;&lt;/foreign-keys&gt;&lt;ref-type name="Journal Article"&gt;17&lt;/ref-type&gt;&lt;contributors&gt;&lt;authors&gt;&lt;author&gt;Salmons, S.&lt;/author&gt;&lt;author&gt;Sréter, F.A.&lt;/author&gt;&lt;/authors&gt;&lt;/contributors&gt;&lt;titles&gt;&lt;title&gt;Significance of impulse activity in the transformation of skeletal muscle type&lt;/title&gt;&lt;secondary-title&gt;Nature&lt;/secondary-title&gt;&lt;/titles&gt;&lt;periodical&gt;&lt;full-title&gt;Nature&lt;/full-title&gt;&lt;/periodical&gt;&lt;pages&gt;30–34&lt;/pages&gt;&lt;volume&gt;263&lt;/volume&gt;&lt;keywords&gt;&lt;keyword&gt;stimulation&lt;/keyword&gt;&lt;keyword&gt;fast&lt;/keyword&gt;&lt;keyword&gt;slow&lt;/keyword&gt;&lt;keyword&gt;cross&lt;/keyword&gt;&lt;keyword&gt;union&lt;/keyword&gt;&lt;keyword&gt;myosin&lt;/keyword&gt;&lt;keyword&gt;light&lt;/keyword&gt;&lt;keyword&gt;chain&lt;/keyword&gt;&lt;keyword&gt;twitch&lt;/keyword&gt;&lt;keyword&gt;fatigue&lt;/keyword&gt;&lt;keyword&gt;gel&lt;/keyword&gt;&lt;keyword&gt;electrophoresis&lt;/keyword&gt;&lt;keyword&gt;calcium&lt;/keyword&gt;&lt;/keywords&gt;&lt;dates&gt;&lt;year&gt;1976&lt;/year&gt;&lt;/dates&gt;&lt;label&gt;&amp;apos;3208&amp;apos;; SS bibliog 6/96; Muscle Damage (ed. S. Salmons), Oxford University Press: composite bibliography; Gray&amp;apos;s Anatomy, 38th edn&lt;/label&gt;&lt;urls&gt;&lt;/urls&gt;&lt;/record&gt;&lt;/Cite&gt;&lt;/EndNote&gt;</w:instrText>
      </w:r>
      <w:r w:rsidR="002A1438">
        <w:fldChar w:fldCharType="separate"/>
      </w:r>
      <w:r w:rsidR="002A1438" w:rsidRPr="002A1438">
        <w:rPr>
          <w:noProof/>
          <w:vertAlign w:val="superscript"/>
        </w:rPr>
        <w:t>11</w:t>
      </w:r>
      <w:r w:rsidR="002A1438">
        <w:fldChar w:fldCharType="end"/>
      </w:r>
      <w:r w:rsidRPr="00632731">
        <w:t xml:space="preserve"> Cross-reinnervation alone reproduced the results published previously by others. But under conditions in which cross-reinnervation was not accompanied by a change in activity, because stimulation had been used to maintain the original level of activity, no change in characteristics could be observed.</w:t>
      </w:r>
      <w:r w:rsidR="002A1438">
        <w:fldChar w:fldCharType="begin"/>
      </w:r>
      <w:r w:rsidR="002A1438">
        <w:instrText xml:space="preserve"> ADDIN EN.CITE &lt;EndNote&gt;&lt;Cite&gt;&lt;Author&gt;Salmons&lt;/Author&gt;&lt;Year&gt;1976&lt;/Year&gt;&lt;RecNum&gt;3885&lt;/RecNum&gt;&lt;DisplayText&gt;&lt;style face="superscript"&gt;11&lt;/style&gt;&lt;/DisplayText&gt;&lt;record&gt;&lt;rec-number&gt;3885&lt;/rec-number&gt;&lt;foreign-keys&gt;&lt;key app="EN" db-id="s0fdxed9nz559ze0tvi5axrcds5r2vtarvvw" timestamp="0"&gt;3885&lt;/key&gt;&lt;/foreign-keys&gt;&lt;ref-type name="Journal Article"&gt;17&lt;/ref-type&gt;&lt;contributors&gt;&lt;authors&gt;&lt;author&gt;Salmons, S.&lt;/author&gt;&lt;author&gt;Sréter, F.A.&lt;/author&gt;&lt;/authors&gt;&lt;/contributors&gt;&lt;titles&gt;&lt;title&gt;Significance of impulse activity in the transformation of skeletal muscle type&lt;/title&gt;&lt;secondary-title&gt;Nature&lt;/secondary-title&gt;&lt;/titles&gt;&lt;periodical&gt;&lt;full-title&gt;Nature&lt;/full-title&gt;&lt;/periodical&gt;&lt;pages&gt;30–34&lt;/pages&gt;&lt;volume&gt;263&lt;/volume&gt;&lt;keywords&gt;&lt;keyword&gt;stimulation&lt;/keyword&gt;&lt;keyword&gt;fast&lt;/keyword&gt;&lt;keyword&gt;slow&lt;/keyword&gt;&lt;keyword&gt;cross&lt;/keyword&gt;&lt;keyword&gt;union&lt;/keyword&gt;&lt;keyword&gt;myosin&lt;/keyword&gt;&lt;keyword&gt;light&lt;/keyword&gt;&lt;keyword&gt;chain&lt;/keyword&gt;&lt;keyword&gt;twitch&lt;/keyword&gt;&lt;keyword&gt;fatigue&lt;/keyword&gt;&lt;keyword&gt;gel&lt;/keyword&gt;&lt;keyword&gt;electrophoresis&lt;/keyword&gt;&lt;keyword&gt;calcium&lt;/keyword&gt;&lt;/keywords&gt;&lt;dates&gt;&lt;year&gt;1976&lt;/year&gt;&lt;/dates&gt;&lt;label&gt;&amp;apos;3208&amp;apos;; SS bibliog 6/96; Muscle Damage (ed. S. Salmons), Oxford University Press: composite bibliography; Gray&amp;apos;s Anatomy, 38th edn&lt;/label&gt;&lt;urls&gt;&lt;/urls&gt;&lt;/record&gt;&lt;/Cite&gt;&lt;/EndNote&gt;</w:instrText>
      </w:r>
      <w:r w:rsidR="002A1438">
        <w:fldChar w:fldCharType="separate"/>
      </w:r>
      <w:r w:rsidR="002A1438" w:rsidRPr="002A1438">
        <w:rPr>
          <w:noProof/>
          <w:vertAlign w:val="superscript"/>
        </w:rPr>
        <w:t>11</w:t>
      </w:r>
      <w:r w:rsidR="002A1438">
        <w:fldChar w:fldCharType="end"/>
      </w:r>
      <w:r w:rsidRPr="00632731">
        <w:t xml:space="preserve"> Such a detailed complementarity of effect would be hard to explain other than in terms of an identical underlying mechanism.</w:t>
      </w:r>
    </w:p>
    <w:p w14:paraId="1B74365F" w14:textId="1295788D" w:rsidR="00A75B6E" w:rsidRPr="00422482" w:rsidRDefault="002A1B8F" w:rsidP="00422482">
      <w:pPr>
        <w:pStyle w:val="Body"/>
        <w:rPr>
          <w:rStyle w:val="inlineheading"/>
        </w:rPr>
      </w:pPr>
      <w:r w:rsidRPr="00632731">
        <w:t>This experiment, more than any other, was responsible for a shift in the mind-set of many – although not all – workers who had previously supported the chemotrophic theory.</w:t>
      </w:r>
      <w:r w:rsidR="00C90664" w:rsidRPr="00C90664">
        <w:rPr>
          <w:rStyle w:val="inlineheading"/>
        </w:rPr>
        <w:t xml:space="preserve"> </w:t>
      </w:r>
    </w:p>
    <w:p w14:paraId="193CA5D3" w14:textId="12B62084" w:rsidR="005644FE" w:rsidRPr="00632731" w:rsidRDefault="002A1B8F" w:rsidP="007E79FB">
      <w:pPr>
        <w:pStyle w:val="Body-firstline"/>
      </w:pPr>
      <w:bookmarkStart w:id="50" w:name="Hypothesis_the_effect_is_media"/>
      <w:bookmarkStart w:id="51" w:name="OLE_LINK50"/>
      <w:bookmarkStart w:id="52" w:name="OLE_LINK51"/>
      <w:r w:rsidRPr="004E5132">
        <w:rPr>
          <w:rStyle w:val="inlineheading"/>
        </w:rPr>
        <w:t>Hypothesis</w:t>
      </w:r>
      <w:bookmarkEnd w:id="50"/>
      <w:r w:rsidRPr="004E5132">
        <w:rPr>
          <w:rStyle w:val="inlineheading"/>
        </w:rPr>
        <w:t>: the effect</w:t>
      </w:r>
      <w:r w:rsidR="00E855C9">
        <w:rPr>
          <w:rStyle w:val="inlineheading"/>
        </w:rPr>
        <w:t xml:space="preserve">s of stimulation are </w:t>
      </w:r>
      <w:r w:rsidRPr="004E5132">
        <w:rPr>
          <w:rStyle w:val="inlineheading"/>
        </w:rPr>
        <w:t>mediated by activity-dependent secretion</w:t>
      </w:r>
      <w:r w:rsidR="004E5132" w:rsidRPr="004E5132">
        <w:rPr>
          <w:rStyle w:val="inlineheading"/>
        </w:rPr>
        <w:t>.</w:t>
      </w:r>
      <w:r w:rsidR="00F6792A">
        <w:t xml:space="preserve"> </w:t>
      </w:r>
      <w:r w:rsidRPr="00632731">
        <w:t xml:space="preserve">The combined cross-reinnervation and stimulation experiment could not </w:t>
      </w:r>
      <w:r w:rsidRPr="00632731">
        <w:lastRenderedPageBreak/>
        <w:t xml:space="preserve">eliminate one possible </w:t>
      </w:r>
      <w:bookmarkStart w:id="53" w:name="OLE_LINK3"/>
      <w:r w:rsidRPr="00632731">
        <w:t>defence of the chemotrophic theory</w:t>
      </w:r>
      <w:bookmarkEnd w:id="53"/>
      <w:r w:rsidRPr="00632731">
        <w:t>. It could be argued that electrical stimulation</w:t>
      </w:r>
      <w:r w:rsidR="00FD0847">
        <w:t xml:space="preserve"> of the nerve</w:t>
      </w:r>
      <w:r w:rsidRPr="00632731">
        <w:t xml:space="preserve"> sent impulses back to the</w:t>
      </w:r>
      <w:r w:rsidR="00284B93">
        <w:t xml:space="preserve"> spinal cord </w:t>
      </w:r>
      <w:r w:rsidRPr="00632731">
        <w:t xml:space="preserve">and </w:t>
      </w:r>
      <w:r w:rsidR="00284B93">
        <w:t>caused</w:t>
      </w:r>
      <w:r w:rsidR="00284B93" w:rsidRPr="00632731">
        <w:t xml:space="preserve"> </w:t>
      </w:r>
      <w:r w:rsidRPr="00632731">
        <w:t>the</w:t>
      </w:r>
      <w:r w:rsidR="00284B93" w:rsidRPr="00632731">
        <w:t xml:space="preserve"> motor neurones</w:t>
      </w:r>
      <w:r w:rsidR="00FD0847">
        <w:t xml:space="preserve"> there</w:t>
      </w:r>
      <w:r w:rsidR="00284B93">
        <w:t xml:space="preserve"> to </w:t>
      </w:r>
      <w:r w:rsidR="00DF40D8">
        <w:t>synthesiz</w:t>
      </w:r>
      <w:r w:rsidR="00284B93">
        <w:t>e</w:t>
      </w:r>
      <w:r w:rsidR="007E79FB">
        <w:t xml:space="preserve"> or </w:t>
      </w:r>
      <w:r w:rsidR="00DF40D8">
        <w:t>releas</w:t>
      </w:r>
      <w:r w:rsidR="00284B93">
        <w:t xml:space="preserve">e </w:t>
      </w:r>
      <w:r w:rsidRPr="00632731">
        <w:t>a ‘slow-nerve’ type of trophic substance.</w:t>
      </w:r>
      <w:r w:rsidR="00277A9D">
        <w:t xml:space="preserve"> Indeed, this was an argument that </w:t>
      </w:r>
      <w:r w:rsidR="002E624E">
        <w:t xml:space="preserve">H. </w:t>
      </w:r>
      <w:r w:rsidR="00277A9D">
        <w:t xml:space="preserve">Gonzalez-Serratos </w:t>
      </w:r>
      <w:r w:rsidR="007F4603">
        <w:t xml:space="preserve">had </w:t>
      </w:r>
      <w:r w:rsidR="00277A9D">
        <w:t>taxed me with when I presented the initial results of chronic stimulation at the 1967 Oxford meeting of the Physiological Society.</w:t>
      </w:r>
    </w:p>
    <w:bookmarkEnd w:id="51"/>
    <w:bookmarkEnd w:id="52"/>
    <w:p w14:paraId="46B25E41" w14:textId="7398B001" w:rsidR="005644FE" w:rsidRPr="00632731" w:rsidRDefault="002A1B8F" w:rsidP="00567AB0">
      <w:pPr>
        <w:pStyle w:val="Body"/>
      </w:pPr>
      <w:r w:rsidRPr="00632731">
        <w:t xml:space="preserve">There are two routes whereby </w:t>
      </w:r>
      <w:r w:rsidR="00FD0847">
        <w:t xml:space="preserve">peripheral </w:t>
      </w:r>
      <w:r w:rsidRPr="00632731">
        <w:t xml:space="preserve">stimulation could lead to increased activity </w:t>
      </w:r>
      <w:r w:rsidR="004E231C">
        <w:t>in</w:t>
      </w:r>
      <w:r w:rsidR="004E231C" w:rsidRPr="00632731">
        <w:t xml:space="preserve"> </w:t>
      </w:r>
      <w:r w:rsidRPr="00632731">
        <w:t>the motor neurone</w:t>
      </w:r>
      <w:r w:rsidR="004E231C">
        <w:t xml:space="preserve"> pool</w:t>
      </w:r>
      <w:r w:rsidRPr="00632731">
        <w:t xml:space="preserve">. The direct route is by conduction of the impulse back along the motor axons, so-called antidromic </w:t>
      </w:r>
      <w:r w:rsidR="00942B36">
        <w:t>stimulation</w:t>
      </w:r>
      <w:r w:rsidRPr="00632731">
        <w:t xml:space="preserve">. The indirect route arises because motor nerves contain afferent as well as efferent fibres, which complete the stretch reflex arc. The latter, at least, could be eliminated as a mechanism. </w:t>
      </w:r>
      <w:r w:rsidR="00463F3E">
        <w:t xml:space="preserve">In 1973 </w:t>
      </w:r>
      <w:r w:rsidRPr="00632731">
        <w:t>Al-Amood and his colleagues stimulated ventral roots at 10 Hz in cats in which the dorsal roots had been cut, and measured the physiological changes in the FDL muscle.</w:t>
      </w:r>
      <w:r w:rsidR="002A1438">
        <w:fldChar w:fldCharType="begin"/>
      </w:r>
      <w:r w:rsidR="002A1438">
        <w:instrText xml:space="preserve"> ADDIN EN.CITE &lt;EndNote&gt;&lt;Cite&gt;&lt;Author&gt;al-Amood&lt;/Author&gt;&lt;Year&gt;1973&lt;/Year&gt;&lt;RecNum&gt;88&lt;/RecNum&gt;&lt;DisplayText&gt;&lt;style face="superscript"&gt;40&lt;/style&gt;&lt;/DisplayText&gt;&lt;record&gt;&lt;rec-number&gt;88&lt;/rec-number&gt;&lt;foreign-keys&gt;&lt;key app="EN" db-id="s0fdxed9nz559ze0tvi5axrcds5r2vtarvvw" timestamp="0"&gt;88&lt;/key&gt;&lt;/foreign-keys&gt;&lt;ref-type name="Journal Article"&gt;17&lt;/ref-type&gt;&lt;contributors&gt;&lt;authors&gt;&lt;author&gt;al-Amood, W. S.&lt;/author&gt;&lt;author&gt;Buller, A. J.&lt;/author&gt;&lt;author&gt;Pope, R.&lt;/author&gt;&lt;/authors&gt;&lt;/contributors&gt;&lt;titles&gt;&lt;title&gt;Long-term stimulation of cat fast-twitch skeletal muscle&lt;/title&gt;&lt;secondary-title&gt;Nature&lt;/secondary-title&gt;&lt;/titles&gt;&lt;periodical&gt;&lt;full-title&gt;Nature&lt;/full-title&gt;&lt;/periodical&gt;&lt;pages&gt;225-227&lt;/pages&gt;&lt;volume&gt;244&lt;/volume&gt;&lt;keywords&gt;&lt;keyword&gt;force&lt;/keyword&gt;&lt;keyword&gt;Salmons&lt;/keyword&gt;&lt;keyword&gt;Vrbová&lt;/keyword&gt;&lt;keyword&gt;Sreter&lt;/keyword&gt;&lt;keyword&gt;ventral&lt;/keyword&gt;&lt;keyword&gt;root&lt;/keyword&gt;&lt;keyword&gt;deafferentation&lt;/keyword&gt;&lt;keyword&gt;FDL&lt;/keyword&gt;&lt;keyword&gt;isometric&lt;/keyword&gt;&lt;keyword&gt;isotonic&lt;/keyword&gt;&lt;keyword&gt;velocity&lt;/keyword&gt;&lt;keyword&gt;shortening&lt;/keyword&gt;&lt;keyword&gt;myosin&lt;/keyword&gt;&lt;keyword&gt;ATPase&lt;/keyword&gt;&lt;keyword&gt;area&lt;/keyword&gt;&lt;keyword&gt;Lomo&lt;/keyword&gt;&lt;keyword&gt;denervation&lt;/keyword&gt;&lt;keyword&gt;dystrophy&lt;/keyword&gt;&lt;keyword&gt;Salafsky&lt;/keyword&gt;&lt;keyword&gt;Luff&lt;/keyword&gt;&lt;/keywords&gt;&lt;dates&gt;&lt;year&gt;1973&lt;/year&gt;&lt;/dates&gt;&lt;label&gt;&amp;apos;2223&amp;apos;&lt;/label&gt;&lt;urls&gt;&lt;/urls&gt;&lt;/record&gt;&lt;/Cite&gt;&lt;/EndNote&gt;</w:instrText>
      </w:r>
      <w:r w:rsidR="002A1438">
        <w:fldChar w:fldCharType="separate"/>
      </w:r>
      <w:r w:rsidR="002A1438" w:rsidRPr="002A1438">
        <w:rPr>
          <w:noProof/>
          <w:vertAlign w:val="superscript"/>
        </w:rPr>
        <w:t>40</w:t>
      </w:r>
      <w:r w:rsidR="002A1438">
        <w:fldChar w:fldCharType="end"/>
      </w:r>
      <w:r w:rsidRPr="00632731">
        <w:t xml:space="preserve"> The results confirmed and extended the original observations on intact animals.</w:t>
      </w:r>
      <w:r w:rsidR="002A1438">
        <w:fldChar w:fldCharType="begin"/>
      </w:r>
      <w:r w:rsidR="002A1438">
        <w:instrText xml:space="preserve"> ADDIN EN.CITE &lt;EndNote&gt;&lt;Cite&gt;&lt;Author&gt;Salmons&lt;/Author&gt;&lt;Year&gt;1969&lt;/Year&gt;&lt;RecNum&gt;5719&lt;/RecNum&gt;&lt;DisplayText&gt;&lt;style face="superscript"&gt;8&lt;/style&gt;&lt;/DisplayText&gt;&lt;record&gt;&lt;rec-number&gt;5719&lt;/rec-number&gt;&lt;foreign-keys&gt;&lt;key app="EN" db-id="s0fdxed9nz559ze0tvi5axrcds5r2vtarvvw" timestamp="1301007053"&gt;5719&lt;/key&gt;&lt;/foreign-keys&gt;&lt;ref-type name="Journal Article"&gt;17&lt;/ref-type&gt;&lt;contributors&gt;&lt;authors&gt;&lt;author&gt;Salmons, S.&lt;/author&gt;&lt;author&gt;Vrbová, G.&lt;/author&gt;&lt;/authors&gt;&lt;/contributors&gt;&lt;titles&gt;&lt;title&gt;The influence of activity on some contractile characteristics of mammalian fast and slow muscles&lt;/title&gt;&lt;secondary-title&gt;Journal of Physiology&lt;/secondary-title&gt;&lt;/titles&gt;&lt;periodical&gt;&lt;full-title&gt;Journal of Physiology&lt;/full-title&gt;&lt;abbr-1&gt;J. Physiol.&lt;/abbr-1&gt;&lt;/periodical&gt;&lt;pages&gt;535-549&lt;/pages&gt;&lt;volume&gt;201&lt;/volume&gt;&lt;number&gt;3&lt;/number&gt;&lt;keywords&gt;&lt;keyword&gt;stimulation&lt;/keyword&gt;&lt;keyword&gt;implantable&lt;/keyword&gt;&lt;keyword&gt;stimulator&lt;/keyword&gt;&lt;keyword&gt;rabbit&lt;/keyword&gt;&lt;keyword&gt;cat&lt;/keyword&gt;&lt;keyword&gt;extensor&lt;/keyword&gt;&lt;keyword&gt;digitorum&lt;/keyword&gt;&lt;keyword&gt;longus&lt;/keyword&gt;&lt;keyword&gt;tibialis&lt;/keyword&gt;&lt;keyword&gt;anterior&lt;/keyword&gt;&lt;keyword&gt;tetanus&lt;/keyword&gt;&lt;keyword&gt;twitch&lt;/keyword&gt;&lt;keyword&gt;tenotomy&lt;/keyword&gt;&lt;keyword&gt;skeletal&lt;/keyword&gt;&lt;keyword&gt;muscle&lt;/keyword&gt;&lt;keyword&gt;implant&lt;/keyword&gt;&lt;keyword&gt;isometric&lt;/keyword&gt;&lt;keyword&gt;motor neurone&lt;/keyword&gt;&lt;keyword&gt;physiology&lt;/keyword&gt;&lt;keyword&gt;spinal cord&lt;/keyword&gt;&lt;keyword&gt;fast&lt;/keyword&gt;&lt;keyword&gt;slow&lt;/keyword&gt;&lt;/keywords&gt;&lt;dates&gt;&lt;year&gt;1969&lt;/year&gt;&lt;/dates&gt;&lt;accession-num&gt;1714&lt;/accession-num&gt;&lt;label&gt;&amp;apos;1714&amp;apos;; Muscle Damage (ed. S. Salmons), Oxford University Press: composite bibliography; SS bibliog 6/96; Gray&amp;apos;s Anatomy, 38th edn&lt;/label&gt;&lt;urls&gt;&lt;related-urls&gt;&lt;url&gt;http://www.ncbi.nlm.nih.gov/pubmed/5767881&lt;/url&gt;&lt;/related-urls&gt;&lt;/urls&gt;&lt;/record&gt;&lt;/Cite&gt;&lt;/EndNote&gt;</w:instrText>
      </w:r>
      <w:r w:rsidR="002A1438">
        <w:fldChar w:fldCharType="separate"/>
      </w:r>
      <w:r w:rsidR="002A1438" w:rsidRPr="002A1438">
        <w:rPr>
          <w:noProof/>
          <w:vertAlign w:val="superscript"/>
        </w:rPr>
        <w:t>8</w:t>
      </w:r>
      <w:r w:rsidR="002A1438">
        <w:fldChar w:fldCharType="end"/>
      </w:r>
      <w:r w:rsidR="00514579" w:rsidRPr="00632731">
        <w:t xml:space="preserve"> </w:t>
      </w:r>
    </w:p>
    <w:p w14:paraId="7519C385" w14:textId="578F1A7D" w:rsidR="003946CD" w:rsidRDefault="002A1B8F" w:rsidP="003763C3">
      <w:pPr>
        <w:pStyle w:val="Body"/>
      </w:pPr>
      <w:bookmarkStart w:id="54" w:name="OLE_LINK52"/>
      <w:bookmarkStart w:id="55" w:name="OLE_LINK53"/>
      <w:r w:rsidRPr="00632731">
        <w:t xml:space="preserve">Eliminating the antidromic route </w:t>
      </w:r>
      <w:r w:rsidR="00E855C9">
        <w:t>was</w:t>
      </w:r>
      <w:r w:rsidRPr="00632731">
        <w:t xml:space="preserve"> more problematic, because </w:t>
      </w:r>
      <w:r w:rsidR="00AA3D6E">
        <w:t>interrupting</w:t>
      </w:r>
      <w:r w:rsidR="00AA3D6E" w:rsidRPr="00632731">
        <w:t xml:space="preserve"> </w:t>
      </w:r>
      <w:r w:rsidRPr="00632731">
        <w:t xml:space="preserve">the motor nerve (denervation) </w:t>
      </w:r>
      <w:r w:rsidR="006C26EB">
        <w:t xml:space="preserve">has </w:t>
      </w:r>
      <w:r w:rsidR="00273D64">
        <w:t xml:space="preserve">a deleterious effect on </w:t>
      </w:r>
      <w:r w:rsidRPr="00632731">
        <w:t xml:space="preserve">the muscle, as is well known from both animal studies and clinical experience. Moreover the time course and extent of the </w:t>
      </w:r>
      <w:r w:rsidR="00591CD9">
        <w:t xml:space="preserve">consequent </w:t>
      </w:r>
      <w:r w:rsidRPr="00632731">
        <w:t>changes is strongly species-specific.</w:t>
      </w:r>
      <w:bookmarkEnd w:id="54"/>
      <w:bookmarkEnd w:id="55"/>
      <w:r w:rsidR="002A1438">
        <w:fldChar w:fldCharType="begin">
          <w:fldData xml:space="preserve">PEVuZE5vdGU+PENpdGU+PEF1dGhvcj5MZXdpczwvQXV0aG9yPjxZZWFyPjE5OTc8L1llYXI+PFJl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</w:fldData>
        </w:fldChar>
      </w:r>
      <w:r w:rsidR="002A1438">
        <w:instrText xml:space="preserve"> ADDIN EN.CITE </w:instrText>
      </w:r>
      <w:r w:rsidR="002A1438">
        <w:fldChar w:fldCharType="begin">
          <w:fldData xml:space="preserve">PEVuZE5vdGU+PENpdGU+PEF1dGhvcj5MZXdpczwvQXV0aG9yPjxZZWFyPjE5OTc8L1llYXI+PFJl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</w:fldData>
        </w:fldChar>
      </w:r>
      <w:r w:rsidR="002A1438">
        <w:instrText xml:space="preserve"> ADDIN EN.CITE.DATA </w:instrText>
      </w:r>
      <w:r w:rsidR="002A1438">
        <w:fldChar w:fldCharType="end"/>
      </w:r>
      <w:r w:rsidR="002A1438">
        <w:fldChar w:fldCharType="separate"/>
      </w:r>
      <w:r w:rsidR="002A1438" w:rsidRPr="002A1438">
        <w:rPr>
          <w:noProof/>
          <w:vertAlign w:val="superscript"/>
        </w:rPr>
        <w:t>41-43</w:t>
      </w:r>
      <w:r w:rsidR="002A1438">
        <w:fldChar w:fldCharType="end"/>
      </w:r>
      <w:r w:rsidR="00E855C9">
        <w:t xml:space="preserve"> </w:t>
      </w:r>
      <w:bookmarkStart w:id="56" w:name="OLE_LINK54"/>
      <w:bookmarkStart w:id="57" w:name="OLE_LINK55"/>
      <w:r w:rsidR="003946CD">
        <w:t>F</w:t>
      </w:r>
      <w:r w:rsidR="006D2D78">
        <w:t xml:space="preserve">or example, </w:t>
      </w:r>
      <w:r w:rsidR="003946CD">
        <w:t xml:space="preserve">the </w:t>
      </w:r>
      <w:r w:rsidR="006D2D78">
        <w:t>extensive necrosis and regeneration</w:t>
      </w:r>
      <w:r w:rsidR="003946CD">
        <w:t xml:space="preserve"> seen in rat muscles </w:t>
      </w:r>
      <w:r w:rsidR="006D2D78">
        <w:t>within months</w:t>
      </w:r>
      <w:r w:rsidR="004F0C09">
        <w:t xml:space="preserve"> of denervation</w:t>
      </w:r>
      <w:r w:rsidR="003946CD">
        <w:t xml:space="preserve"> is not apparent in rabbit muscles denervated for up to one year, </w:t>
      </w:r>
      <w:r w:rsidR="00956F46">
        <w:t>n</w:t>
      </w:r>
      <w:r w:rsidR="003946CD">
        <w:t>or in human muscles several years after a denervating injury.</w:t>
      </w:r>
      <w:r w:rsidR="00956F46">
        <w:t xml:space="preserve"> All such muscles nevertheless show severe atrophy and </w:t>
      </w:r>
      <w:r w:rsidR="001A0E9B">
        <w:t xml:space="preserve">ultrastructural disorder. </w:t>
      </w:r>
      <w:r w:rsidR="004E548F">
        <w:t>We sh</w:t>
      </w:r>
      <w:r w:rsidR="004F0C09">
        <w:t>ould</w:t>
      </w:r>
      <w:r w:rsidR="004E548F">
        <w:t xml:space="preserve"> not,</w:t>
      </w:r>
      <w:r w:rsidR="004F0C09">
        <w:t xml:space="preserve"> therefore</w:t>
      </w:r>
      <w:r w:rsidR="004E548F">
        <w:t xml:space="preserve">, </w:t>
      </w:r>
      <w:r w:rsidR="00591CD9">
        <w:t xml:space="preserve">assume that a valid comparison </w:t>
      </w:r>
      <w:r w:rsidR="003763C3">
        <w:t>can</w:t>
      </w:r>
      <w:r w:rsidR="00591CD9">
        <w:t xml:space="preserve"> be made between</w:t>
      </w:r>
      <w:r w:rsidR="004E548F">
        <w:t xml:space="preserve"> the results of stimulating denervated </w:t>
      </w:r>
      <w:r w:rsidR="007E79FB">
        <w:t>and</w:t>
      </w:r>
      <w:r w:rsidR="004E548F">
        <w:t xml:space="preserve"> innervated muscles</w:t>
      </w:r>
      <w:r w:rsidR="00591CD9">
        <w:t xml:space="preserve">. This is </w:t>
      </w:r>
      <w:r w:rsidR="004E548F">
        <w:t xml:space="preserve"> particularly </w:t>
      </w:r>
      <w:r w:rsidR="00591CD9">
        <w:t>true for</w:t>
      </w:r>
      <w:r w:rsidR="004E548F">
        <w:t xml:space="preserve"> the rat, in which regenerative phenomena </w:t>
      </w:r>
      <w:r w:rsidR="003763C3">
        <w:t>are a component of the response to denervation</w:t>
      </w:r>
      <w:r w:rsidR="004E548F">
        <w:t>.</w:t>
      </w:r>
      <w:r w:rsidR="002A1438">
        <w:fldChar w:fldCharType="begin"/>
      </w:r>
      <w:r w:rsidR="002A1438">
        <w:instrText xml:space="preserve"> ADDIN EN.CITE &lt;EndNote&gt;&lt;Cite&gt;&lt;Author&gt;Lewis&lt;/Author&gt;&lt;Year&gt;1997&lt;/Year&gt;&lt;RecNum&gt;5242&lt;/RecNum&gt;&lt;DisplayText&gt;&lt;style face="superscript"&gt;41&lt;/style&gt;&lt;/DisplayText&gt;&lt;record&gt;&lt;rec-number&gt;5242&lt;/rec-number&gt;&lt;foreign-keys&gt;&lt;key app="EN" db-id="s0fdxed9nz559ze0tvi5axrcds5r2vtarvvw" timestamp="0"&gt;5242&lt;/key&gt;&lt;/foreign-keys&gt;&lt;ref-type name="Journal Article"&gt;17&lt;/ref-type&gt;&lt;contributors&gt;&lt;authors&gt;&lt;author&gt;Lewis, D. M.&lt;/author&gt;&lt;author&gt;al-Amood, W. S.&lt;/author&gt;&lt;author&gt;Schmalbruch, H.&lt;/author&gt;&lt;/authors&gt;&lt;/contributors&gt;&lt;auth-address&gt;Department of Physiology, Medical School, Bristol, UK.&lt;/auth-address&gt;&lt;titles&gt;&lt;title&gt;Effects of long-term phasic electrical stimulation on denervated soleus muscle: guinea-pig contrasted with rat&lt;/title&gt;&lt;secondary-title&gt;Journal of Muscle Research and Cell Motility&lt;/secondary-title&gt;&lt;/titles&gt;&lt;periodical&gt;&lt;full-title&gt;Journal of Muscle Research and Cell Motility&lt;/full-title&gt;&lt;abbr-1&gt;J. Muscle Res. Cell. Motil.&lt;/abbr-1&gt;&lt;/periodical&gt;&lt;pages&gt;573-86&lt;/pages&gt;&lt;volume&gt;18&lt;/volume&gt;&lt;number&gt;5&lt;/number&gt;&lt;keywords&gt;&lt;keyword&gt;rat&lt;/keyword&gt;&lt;keyword&gt;guinea-pig&lt;/keyword&gt;&lt;keyword&gt;isometric&lt;/keyword&gt;&lt;keyword&gt;electron-microscopy&lt;/keyword&gt;&lt;keyword&gt;skeletal&lt;/keyword&gt;&lt;keyword&gt;muscle&lt;/keyword&gt;&lt;keyword&gt;physiology&lt;/keyword&gt;&lt;keyword&gt;denervation&lt;/keyword&gt;&lt;keyword&gt;ultrastructure&lt;/keyword&gt;&lt;keyword&gt;regeneration&lt;/keyword&gt;&lt;keyword&gt;Lomo&lt;/keyword&gt;&lt;/keywords&gt;&lt;dates&gt;&lt;year&gt;1997&lt;/year&gt;&lt;pub-dates&gt;&lt;date&gt;Oct&lt;/date&gt;&lt;/pub-dates&gt;&lt;/dates&gt;&lt;accession-num&gt;7186&lt;/accession-num&gt;&lt;urls&gt;&lt;related-urls&gt;&lt;url&gt;&lt;style face="underline" font="default" size="100%"&gt;http://www.ncbi.nlm.nih.gov/entrez/query.fcgi?cmd=Retrieve&amp;amp;db=PubMed&amp;amp;dopt=Citation&amp;amp;list_uids=9350010&lt;/style&gt;&lt;/url&gt;&lt;/related-urls&gt;&lt;/urls&gt;&lt;/record&gt;&lt;/Cite&gt;&lt;/EndNote&gt;</w:instrText>
      </w:r>
      <w:r w:rsidR="002A1438">
        <w:fldChar w:fldCharType="separate"/>
      </w:r>
      <w:r w:rsidR="002A1438" w:rsidRPr="002A1438">
        <w:rPr>
          <w:noProof/>
          <w:vertAlign w:val="superscript"/>
        </w:rPr>
        <w:t>41</w:t>
      </w:r>
      <w:r w:rsidR="002A1438">
        <w:fldChar w:fldCharType="end"/>
      </w:r>
      <w:r w:rsidR="004E548F">
        <w:t xml:space="preserve"> </w:t>
      </w:r>
      <w:r w:rsidR="00591CD9">
        <w:t>All the same, experiments of this type have been carried out.</w:t>
      </w:r>
    </w:p>
    <w:p w14:paraId="43D6ABD8" w14:textId="42E7EDD1" w:rsidR="005644FE" w:rsidRPr="00632731" w:rsidRDefault="00E855C9" w:rsidP="00C61F52">
      <w:pPr>
        <w:pStyle w:val="Body"/>
      </w:pPr>
      <w:r>
        <w:lastRenderedPageBreak/>
        <w:t>Technically,</w:t>
      </w:r>
      <w:r w:rsidR="00591CD9">
        <w:t xml:space="preserve"> </w:t>
      </w:r>
      <w:r>
        <w:t>stimulating under these conditions</w:t>
      </w:r>
      <w:r w:rsidR="002A1B8F" w:rsidRPr="00632731">
        <w:t xml:space="preserve"> is not easy. The electrical charge required to activate a denervated muscle is 100 – 500 times greater than that needed to activate an innervated muscle</w:t>
      </w:r>
      <w:r w:rsidR="00591CD9">
        <w:t>. In the 1970s t</w:t>
      </w:r>
      <w:r w:rsidR="002A1B8F" w:rsidRPr="00632731">
        <w:t xml:space="preserve">his was beyond the scope of implantable stimulators. </w:t>
      </w:r>
      <w:r w:rsidR="00CF4278">
        <w:t>Some workers</w:t>
      </w:r>
      <w:r w:rsidR="002A1B8F" w:rsidRPr="00632731">
        <w:t xml:space="preserve"> addressed </w:t>
      </w:r>
      <w:r w:rsidR="00CF4278">
        <w:t xml:space="preserve">the problem </w:t>
      </w:r>
      <w:r w:rsidR="002A1B8F" w:rsidRPr="00632731">
        <w:t xml:space="preserve">by using an external stimulator connected by flexible wires to the animal. </w:t>
      </w:r>
      <w:r w:rsidR="00C61F52">
        <w:t>This enabled them to observe</w:t>
      </w:r>
      <w:r w:rsidR="002A1B8F" w:rsidRPr="00632731">
        <w:t xml:space="preserve"> a degree of type transformation</w:t>
      </w:r>
      <w:r w:rsidR="00C61F52" w:rsidRPr="00C61F52">
        <w:t xml:space="preserve"> </w:t>
      </w:r>
      <w:r w:rsidR="00C61F52">
        <w:t xml:space="preserve">in </w:t>
      </w:r>
      <w:r w:rsidR="00C61F52" w:rsidRPr="00632731">
        <w:t>denervated rat muscle</w:t>
      </w:r>
      <w:r w:rsidR="00C61F52">
        <w:t>s</w:t>
      </w:r>
      <w:r w:rsidR="002A1B8F" w:rsidRPr="00632731">
        <w:t>.</w:t>
      </w:r>
      <w:bookmarkEnd w:id="56"/>
      <w:bookmarkEnd w:id="57"/>
      <w:r w:rsidR="002A1438">
        <w:fldChar w:fldCharType="begin">
          <w:fldData xml:space="preserve">PEVuZE5vdGU+PENpdGU+PEF1dGhvcj5Mw7htbzwvQXV0aG9yPjxZZWFyPjE5NzQ8L1llYXI+PFJl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</w:fldData>
        </w:fldChar>
      </w:r>
      <w:r w:rsidR="002A1438">
        <w:instrText xml:space="preserve"> ADDIN EN.CITE </w:instrText>
      </w:r>
      <w:r w:rsidR="002A1438">
        <w:fldChar w:fldCharType="begin">
          <w:fldData xml:space="preserve">PEVuZE5vdGU+PENpdGU+PEF1dGhvcj5Mw7htbzwvQXV0aG9yPjxZZWFyPjE5NzQ8L1llYXI+PFJl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</w:fldData>
        </w:fldChar>
      </w:r>
      <w:r w:rsidR="002A1438">
        <w:instrText xml:space="preserve"> ADDIN EN.CITE.DATA </w:instrText>
      </w:r>
      <w:r w:rsidR="002A1438">
        <w:fldChar w:fldCharType="end"/>
      </w:r>
      <w:r w:rsidR="002A1438">
        <w:fldChar w:fldCharType="separate"/>
      </w:r>
      <w:r w:rsidR="002A1438" w:rsidRPr="002A1438">
        <w:rPr>
          <w:noProof/>
          <w:vertAlign w:val="superscript"/>
        </w:rPr>
        <w:t>44-46</w:t>
      </w:r>
      <w:r w:rsidR="002A1438">
        <w:fldChar w:fldCharType="end"/>
      </w:r>
    </w:p>
    <w:p w14:paraId="72BC2355" w14:textId="21A03DF2" w:rsidR="00E051BC" w:rsidRDefault="00EC48E9" w:rsidP="00C500AD">
      <w:pPr>
        <w:pStyle w:val="Body"/>
      </w:pPr>
      <w:bookmarkStart w:id="58" w:name="OLE_LINK56"/>
      <w:r>
        <w:t xml:space="preserve">Thirty </w:t>
      </w:r>
      <w:r w:rsidR="00DF40D8">
        <w:t>years l</w:t>
      </w:r>
      <w:r w:rsidR="00257660" w:rsidRPr="00632731">
        <w:t>ater</w:t>
      </w:r>
      <w:r w:rsidR="00257660">
        <w:t xml:space="preserve"> </w:t>
      </w:r>
      <w:r w:rsidR="00C500AD">
        <w:t>Helmut Kern</w:t>
      </w:r>
      <w:r w:rsidR="00257660">
        <w:t xml:space="preserve"> interested</w:t>
      </w:r>
      <w:r w:rsidR="00C500AD">
        <w:t xml:space="preserve"> me</w:t>
      </w:r>
      <w:r w:rsidR="00257660">
        <w:t xml:space="preserve"> in the </w:t>
      </w:r>
      <w:r w:rsidR="007F521B">
        <w:t xml:space="preserve">therapeutic </w:t>
      </w:r>
      <w:r w:rsidR="00257660">
        <w:t>potential</w:t>
      </w:r>
      <w:r w:rsidR="00FA70F1">
        <w:t xml:space="preserve"> </w:t>
      </w:r>
      <w:r w:rsidR="007F521B">
        <w:t xml:space="preserve">of stimulation </w:t>
      </w:r>
      <w:r w:rsidR="00556419">
        <w:t xml:space="preserve">for promoting the recovery </w:t>
      </w:r>
      <w:r w:rsidR="007F521B">
        <w:t xml:space="preserve">of human muscles </w:t>
      </w:r>
      <w:r w:rsidR="00257660">
        <w:t xml:space="preserve">denervated </w:t>
      </w:r>
      <w:r w:rsidR="007F521B">
        <w:t>by traumatic injury</w:t>
      </w:r>
      <w:r>
        <w:t xml:space="preserve"> and we began a productive collaboration</w:t>
      </w:r>
      <w:r w:rsidR="007F521B">
        <w:t>.</w:t>
      </w:r>
      <w:r w:rsidR="002A1438">
        <w:fldChar w:fldCharType="begin"/>
      </w:r>
      <w:r w:rsidR="002A1438">
        <w:instrText xml:space="preserve"> ADDIN EN.CITE &lt;EndNote&gt;&lt;Cite&gt;&lt;Author&gt;Kern&lt;/Author&gt;&lt;Year&gt;2005&lt;/Year&gt;&lt;RecNum&gt;2399&lt;/RecNum&gt;&lt;DisplayText&gt;&lt;style face="superscript"&gt;47&lt;/style&gt;&lt;/DisplayText&gt;&lt;record&gt;&lt;rec-number&gt;2399&lt;/rec-number&gt;&lt;foreign-keys&gt;&lt;key app="EN" db-id="s0fdxed9nz559ze0tvi5axrcds5r2vtarvvw" timestamp="0"&gt;2399&lt;/key&gt;&lt;/foreign-keys&gt;&lt;ref-type name="Journal Article"&gt;17&lt;/ref-type&gt;&lt;contributors&gt;&lt;authors&gt;&lt;author&gt;Kern, H.&lt;/author&gt;&lt;author&gt;Salmons, S.&lt;/author&gt;&lt;author&gt;Mayr, W.&lt;/author&gt;&lt;author&gt;Rossini, K.&lt;/author&gt;&lt;author&gt;Carraro, U.&lt;/author&gt;&lt;/authors&gt;&lt;/contributors&gt;&lt;auth-address&gt;Ludwig Boltzmann Institute of Electrostimulation and Physical Rehabilitation, Wilheminenspital Wien, A-1171 Vienna, Austria. helmut.kern@wienkav.at &amp;lt;helmut.kern@wienkav.at&amp;gt;&lt;/auth-address&gt;&lt;titles&gt;&lt;title&gt;Recovery of long-term denervated human muscles induced by electrical stimulation&lt;/title&gt;&lt;secondary-title&gt;Muscle and Nerve&lt;/secondary-title&gt;&lt;/titles&gt;&lt;periodical&gt;&lt;full-title&gt;Muscle and Nerve&lt;/full-title&gt;&lt;abbr-1&gt;Muscle Nerve&lt;/abbr-1&gt;&lt;/periodical&gt;&lt;pages&gt;98-101&lt;/pages&gt;&lt;volume&gt;31&lt;/volume&gt;&lt;number&gt;1&lt;/number&gt;&lt;keywords&gt;&lt;keyword&gt;FES&lt;/keyword&gt;&lt;keyword&gt;stimulation&lt;/keyword&gt;&lt;keyword&gt;denervation&lt;/keyword&gt;&lt;keyword&gt;human&lt;/keyword&gt;&lt;keyword&gt;paraplegia&lt;/keyword&gt;&lt;keyword&gt;CAT&lt;/keyword&gt;&lt;keyword&gt;scan&lt;/keyword&gt;&lt;keyword&gt;quadriceps&lt;/keyword&gt;&lt;keyword&gt;muscle&lt;/keyword&gt;&lt;/keywords&gt;&lt;dates&gt;&lt;year&gt;2005&lt;/year&gt;&lt;/dates&gt;&lt;urls&gt;&lt;related-urls&gt;&lt;url&gt;&lt;style face="underline" font="default" size="100%"&gt;http://www.ncbi.nlm.nih.gov/entrez/query.fcgi?cmd=Retrieve&amp;amp;db=PubMed&amp;amp;dopt=Citation&amp;amp;list_uids=15389722&lt;/style&gt;&lt;/url&gt;&lt;/related-urls&gt;&lt;/urls&gt;&lt;/record&gt;&lt;/Cite&gt;&lt;/EndNote&gt;</w:instrText>
      </w:r>
      <w:r w:rsidR="002A1438">
        <w:fldChar w:fldCharType="separate"/>
      </w:r>
      <w:r w:rsidR="002A1438" w:rsidRPr="002A1438">
        <w:rPr>
          <w:noProof/>
          <w:vertAlign w:val="superscript"/>
        </w:rPr>
        <w:t>47</w:t>
      </w:r>
      <w:r w:rsidR="002A1438">
        <w:fldChar w:fldCharType="end"/>
      </w:r>
      <w:r w:rsidR="002A1B8F" w:rsidRPr="00632731">
        <w:t xml:space="preserve"> </w:t>
      </w:r>
      <w:r w:rsidR="001D2B0C">
        <w:t xml:space="preserve">Rabbit muscles appeared to be similar to human muscles in their response to denervation, and </w:t>
      </w:r>
      <w:r w:rsidR="002A1B8F" w:rsidRPr="00632731">
        <w:t>with the collaboration of bioengineering colleagues in Vienna, we were able to achieve stimulation of denervated muscles in rabbits with an implantable stimulator</w:t>
      </w:r>
      <w:r w:rsidR="00483068">
        <w:t>.</w:t>
      </w:r>
      <w:bookmarkStart w:id="59" w:name="OLE_LINK57"/>
      <w:r w:rsidR="002A1438">
        <w:fldChar w:fldCharType="begin"/>
      </w:r>
      <w:r w:rsidR="002A1438">
        <w:instrText xml:space="preserve"> ADDIN EN.CITE &lt;EndNote&gt;&lt;Cite&gt;&lt;Author&gt;Lanmüller&lt;/Author&gt;&lt;Year&gt;2005&lt;/Year&gt;&lt;RecNum&gt;2570&lt;/RecNum&gt;&lt;DisplayText&gt;&lt;style face="superscript"&gt;48&lt;/style&gt;&lt;/DisplayText&gt;&lt;record&gt;&lt;rec-number&gt;2570&lt;/rec-number&gt;&lt;foreign-keys&gt;&lt;key app="EN" db-id="s0fdxed9nz559ze0tvi5axrcds5r2vtarvvw" timestamp="0"&gt;2570&lt;/key&gt;&lt;/foreign-keys&gt;&lt;ref-type name="Journal Article"&gt;17&lt;/ref-type&gt;&lt;contributors&gt;&lt;authors&gt;&lt;author&gt;Lanmüller, H.&lt;/author&gt;&lt;author&gt;Ashley, Z.&lt;/author&gt;&lt;author&gt;Unger, E.&lt;/author&gt;&lt;author&gt;Sutherland, H.&lt;/author&gt;&lt;author&gt;Reichel, M.&lt;/author&gt;&lt;author&gt;Russold, M.&lt;/author&gt;&lt;author&gt;Jarvis, J.&lt;/author&gt;&lt;author&gt;Mayr, W.&lt;/author&gt;&lt;author&gt;Salmons, S.&lt;/author&gt;&lt;/authors&gt;&lt;/contributors&gt;&lt;titles&gt;&lt;title&gt;Implantable device for long-term electrical stimulation of denervated muscles in rabbits&lt;/title&gt;&lt;secondary-title&gt;Medical &amp;amp; Biological Engineering &amp;amp; Computing&lt;/secondary-title&gt;&lt;/titles&gt;&lt;periodical&gt;&lt;full-title&gt;Medical &amp;amp; Biological Engineering &amp;amp; Computing&lt;/full-title&gt;&lt;abbr-1&gt;Med Biol Eng Comput&lt;/abbr-1&gt;&lt;/periodical&gt;&lt;pages&gt;535-540&lt;/pages&gt;&lt;volume&gt;43&lt;/volume&gt;&lt;number&gt;4&lt;/number&gt;&lt;keywords&gt;&lt;keyword&gt;implantable&lt;/keyword&gt;&lt;keyword&gt;stimulator&lt;/keyword&gt;&lt;keyword&gt;skeletal&lt;/keyword&gt;&lt;keyword&gt;muscle&lt;/keyword&gt;&lt;keyword&gt;denervation&lt;/keyword&gt;&lt;keyword&gt;rabbit&lt;/keyword&gt;&lt;keyword&gt;excitability&lt;/keyword&gt;&lt;keyword&gt;radiotelemetry&lt;/keyword&gt;&lt;/keywords&gt;&lt;dates&gt;&lt;year&gt;2005&lt;/year&gt;&lt;/dates&gt;&lt;accession-num&gt;7014&lt;/accession-num&gt;&lt;urls&gt;&lt;/urls&gt;&lt;/record&gt;&lt;/Cite&gt;&lt;/EndNote&gt;</w:instrText>
      </w:r>
      <w:r w:rsidR="002A1438">
        <w:fldChar w:fldCharType="separate"/>
      </w:r>
      <w:r w:rsidR="002A1438" w:rsidRPr="002A1438">
        <w:rPr>
          <w:noProof/>
          <w:vertAlign w:val="superscript"/>
        </w:rPr>
        <w:t>48</w:t>
      </w:r>
      <w:r w:rsidR="002A1438">
        <w:fldChar w:fldCharType="end"/>
      </w:r>
      <w:r w:rsidR="00643C39">
        <w:t xml:space="preserve"> </w:t>
      </w:r>
      <w:r w:rsidR="002A1B8F" w:rsidRPr="00632731">
        <w:t xml:space="preserve">The experiments were carried out on fast muscles with established denervation of 10 or 39 weeks’ duration, </w:t>
      </w:r>
      <w:r w:rsidR="001730FD">
        <w:t xml:space="preserve">the idea being </w:t>
      </w:r>
      <w:r w:rsidR="002A1B8F" w:rsidRPr="00632731">
        <w:t xml:space="preserve">to model the clinical </w:t>
      </w:r>
      <w:r w:rsidR="001730FD">
        <w:t>situation</w:t>
      </w:r>
      <w:r w:rsidR="002A1B8F" w:rsidRPr="00632731">
        <w:t xml:space="preserve"> more closely. In contrast to stimulation of innervated muscles we were unable to produce a complete transformation from fast to slow</w:t>
      </w:r>
      <w:r w:rsidR="004D0CD9">
        <w:t>, even after 12 weeks of stimulation</w:t>
      </w:r>
      <w:r w:rsidR="002A1B8F" w:rsidRPr="00632731">
        <w:t>. Instead the muscle acquired an intermediate pattern typical of the fast-oxidative 2A type without, however, an improvement in fatigue resistance.</w:t>
      </w:r>
      <w:bookmarkEnd w:id="58"/>
      <w:bookmarkEnd w:id="59"/>
      <w:r w:rsidR="002A1438">
        <w:fldChar w:fldCharType="begin">
          <w:fldData xml:space="preserve">PEVuZE5vdGU+PENpdGU+PEF1dGhvcj5Bc2hsZXk8L0F1dGhvcj48WWVhcj4yMDA3PC9ZZWFyPjxS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</w:fldData>
        </w:fldChar>
      </w:r>
      <w:r w:rsidR="002A1438">
        <w:instrText xml:space="preserve"> ADDIN EN.CITE </w:instrText>
      </w:r>
      <w:r w:rsidR="002A1438">
        <w:fldChar w:fldCharType="begin">
          <w:fldData xml:space="preserve">PEVuZE5vdGU+PENpdGU+PEF1dGhvcj5Bc2hsZXk8L0F1dGhvcj48WWVhcj4yMDA3PC9ZZWFyPjxS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</w:fldData>
        </w:fldChar>
      </w:r>
      <w:r w:rsidR="002A1438">
        <w:instrText xml:space="preserve"> ADDIN EN.CITE.DATA </w:instrText>
      </w:r>
      <w:r w:rsidR="002A1438">
        <w:fldChar w:fldCharType="end"/>
      </w:r>
      <w:r w:rsidR="002A1438">
        <w:fldChar w:fldCharType="separate"/>
      </w:r>
      <w:r w:rsidR="002A1438" w:rsidRPr="002A1438">
        <w:rPr>
          <w:noProof/>
          <w:vertAlign w:val="superscript"/>
        </w:rPr>
        <w:t>49</w:t>
      </w:r>
      <w:r w:rsidR="002A1438">
        <w:fldChar w:fldCharType="end"/>
      </w:r>
      <w:r w:rsidR="002A1B8F" w:rsidRPr="00632731">
        <w:t xml:space="preserve"> </w:t>
      </w:r>
      <w:bookmarkStart w:id="60" w:name="OLE_LINK58"/>
      <w:r w:rsidR="00942B36">
        <w:t>T</w:t>
      </w:r>
      <w:r w:rsidR="002A1B8F" w:rsidRPr="00632731">
        <w:t xml:space="preserve">his condition </w:t>
      </w:r>
      <w:r w:rsidR="00942B36">
        <w:t>may be</w:t>
      </w:r>
      <w:r w:rsidR="002A1B8F" w:rsidRPr="00632731">
        <w:t xml:space="preserve"> akin to the prolonged intermediate stage described in the rat by Gundersen.</w:t>
      </w:r>
      <w:bookmarkEnd w:id="60"/>
      <w:r w:rsidR="002A1438">
        <w:fldChar w:fldCharType="begin"/>
      </w:r>
      <w:r w:rsidR="002A1438">
        <w:instrText xml:space="preserve"> ADDIN EN.CITE &lt;EndNote&gt;&lt;Cite&gt;&lt;Author&gt;Gundersen&lt;/Author&gt;&lt;Year&gt;1998&lt;/Year&gt;&lt;RecNum&gt;1759&lt;/RecNum&gt;&lt;DisplayText&gt;&lt;style face="superscript"&gt;46&lt;/style&gt;&lt;/DisplayText&gt;&lt;record&gt;&lt;rec-number&gt;1759&lt;/rec-number&gt;&lt;foreign-keys&gt;&lt;key app="EN" db-id="s0fdxed9nz559ze0tvi5axrcds5r2vtarvvw" timestamp="0"&gt;1759&lt;/key&gt;&lt;/foreign-keys&gt;&lt;ref-type name="Journal Article"&gt;17&lt;/ref-type&gt;&lt;contributors&gt;&lt;authors&gt;&lt;author&gt;Gundersen, K.&lt;/author&gt;&lt;/authors&gt;&lt;/contributors&gt;&lt;titles&gt;&lt;title&gt;Determination of muscle contractile properties: the importance of the nerve&lt;/title&gt;&lt;secondary-title&gt;Acta Physiologica Scandinavica&lt;/secondary-title&gt;&lt;/titles&gt;&lt;periodical&gt;&lt;full-title&gt;Acta Physiologica Scandinavica&lt;/full-title&gt;&lt;abbr-1&gt;Acta Physiol. Scand.&lt;/abbr-1&gt;&lt;/periodical&gt;&lt;pages&gt;333-341&lt;/pages&gt;&lt;volume&gt;162&lt;/volume&gt;&lt;number&gt;3&lt;/number&gt;&lt;keywords&gt;&lt;keyword&gt;review&lt;/keyword&gt;&lt;keyword&gt;adaptation&lt;/keyword&gt;&lt;keyword&gt;phenotype&lt;/keyword&gt;&lt;keyword&gt;frequency&lt;/keyword&gt;&lt;keyword&gt;activity&lt;/keyword&gt;&lt;keyword&gt;stimulation&lt;/keyword&gt;&lt;keyword&gt;trophic&lt;/keyword&gt;&lt;keyword&gt;myogenic&lt;/keyword&gt;&lt;keyword&gt;myosin&lt;/keyword&gt;&lt;keyword&gt;heavy&lt;/keyword&gt;&lt;keyword&gt;chain&lt;/keyword&gt;&lt;keyword&gt;gene&lt;/keyword&gt;&lt;keyword&gt;transcription&lt;/keyword&gt;&lt;keyword&gt;factor&lt;/keyword&gt;&lt;keyword&gt;myogenin&lt;/keyword&gt;&lt;keyword&gt;myoD&lt;/keyword&gt;&lt;keyword&gt;twitch&lt;/keyword&gt;&lt;keyword&gt;duration&lt;/keyword&gt;&lt;/keywords&gt;&lt;dates&gt;&lt;year&gt;1998&lt;/year&gt;&lt;/dates&gt;&lt;urls&gt;&lt;/urls&gt;&lt;/record&gt;&lt;/Cite&gt;&lt;/EndNote&gt;</w:instrText>
      </w:r>
      <w:r w:rsidR="002A1438">
        <w:fldChar w:fldCharType="separate"/>
      </w:r>
      <w:r w:rsidR="002A1438" w:rsidRPr="002A1438">
        <w:rPr>
          <w:noProof/>
          <w:vertAlign w:val="superscript"/>
        </w:rPr>
        <w:t>46</w:t>
      </w:r>
      <w:r w:rsidR="002A1438">
        <w:fldChar w:fldCharType="end"/>
      </w:r>
    </w:p>
    <w:p w14:paraId="18B04764" w14:textId="618B8746" w:rsidR="00002F4B" w:rsidRDefault="00ED063A" w:rsidP="00DF40D8">
      <w:pPr>
        <w:pStyle w:val="Body"/>
      </w:pPr>
      <w:r>
        <w:t>T</w:t>
      </w:r>
      <w:r w:rsidR="00D35F8B">
        <w:t>he</w:t>
      </w:r>
      <w:r w:rsidR="00DF40D8">
        <w:t xml:space="preserve"> e</w:t>
      </w:r>
      <w:r w:rsidR="005230BD">
        <w:t xml:space="preserve">xperiments </w:t>
      </w:r>
      <w:r w:rsidR="00D35F8B">
        <w:t>in both rats and rabbits</w:t>
      </w:r>
      <w:r w:rsidR="00C043FE">
        <w:t xml:space="preserve"> </w:t>
      </w:r>
      <w:r w:rsidR="005230BD">
        <w:t>suggested that</w:t>
      </w:r>
      <w:r w:rsidR="0067210A">
        <w:t>,</w:t>
      </w:r>
      <w:r w:rsidR="005230BD">
        <w:t xml:space="preserve"> </w:t>
      </w:r>
      <w:r>
        <w:t>over an extended time course</w:t>
      </w:r>
      <w:r w:rsidR="00DF40D8">
        <w:t>,</w:t>
      </w:r>
      <w:r w:rsidR="0067210A">
        <w:t xml:space="preserve"> a limited degree</w:t>
      </w:r>
      <w:r w:rsidR="00DF40D8">
        <w:t xml:space="preserve"> of </w:t>
      </w:r>
      <w:r w:rsidR="005230BD">
        <w:t>muscle type transformation could take place</w:t>
      </w:r>
      <w:r>
        <w:t xml:space="preserve"> </w:t>
      </w:r>
      <w:r w:rsidR="005230BD">
        <w:t>in the absence of the nerve.</w:t>
      </w:r>
      <w:r w:rsidR="00D35F8B">
        <w:t xml:space="preserve"> </w:t>
      </w:r>
      <w:r w:rsidR="00392903">
        <w:t xml:space="preserve">In my view, however, it </w:t>
      </w:r>
      <w:r w:rsidR="00DF40D8">
        <w:t>would be incautious</w:t>
      </w:r>
      <w:r w:rsidR="00392903">
        <w:t xml:space="preserve"> </w:t>
      </w:r>
      <w:r w:rsidR="00DF40D8">
        <w:t>to interpret</w:t>
      </w:r>
      <w:r w:rsidR="00071C2B">
        <w:t xml:space="preserve"> th</w:t>
      </w:r>
      <w:r w:rsidR="003D5D9E">
        <w:t>es</w:t>
      </w:r>
      <w:r w:rsidR="00071C2B">
        <w:t>e results</w:t>
      </w:r>
      <w:r w:rsidR="00DF40D8">
        <w:t xml:space="preserve"> </w:t>
      </w:r>
      <w:bookmarkStart w:id="61" w:name="OLE_LINK14"/>
      <w:bookmarkStart w:id="62" w:name="OLE_LINK15"/>
      <w:bookmarkStart w:id="63" w:name="OLE_LINK59"/>
      <w:r w:rsidR="00B36414">
        <w:t>as</w:t>
      </w:r>
      <w:r w:rsidR="00071C2B">
        <w:t xml:space="preserve"> </w:t>
      </w:r>
      <w:r w:rsidR="00172F0F">
        <w:t>definitive proof or disproof of</w:t>
      </w:r>
      <w:r w:rsidR="00002F4B">
        <w:t xml:space="preserve"> </w:t>
      </w:r>
      <w:r w:rsidR="00002F4B" w:rsidRPr="00632731">
        <w:t>the existence of ‘fast-nerve’ or ‘slow-nerve’ trophic factors</w:t>
      </w:r>
      <w:r w:rsidR="003A2959">
        <w:t>.</w:t>
      </w:r>
      <w:bookmarkEnd w:id="61"/>
      <w:bookmarkEnd w:id="62"/>
    </w:p>
    <w:p w14:paraId="7CEFEF36" w14:textId="3BF0F840" w:rsidR="005644FE" w:rsidRPr="00567AB0" w:rsidRDefault="00DF40D8" w:rsidP="00172F0F">
      <w:pPr>
        <w:pStyle w:val="Body"/>
      </w:pPr>
      <w:r>
        <w:t xml:space="preserve">A more convincing </w:t>
      </w:r>
      <w:r w:rsidR="006E3F4C">
        <w:t xml:space="preserve">test would be to </w:t>
      </w:r>
      <w:r w:rsidR="00E0775E">
        <w:t>isolat</w:t>
      </w:r>
      <w:r w:rsidR="006E3F4C">
        <w:t>e</w:t>
      </w:r>
      <w:r w:rsidR="00E0775E">
        <w:t xml:space="preserve"> </w:t>
      </w:r>
      <w:r w:rsidR="006E3F4C">
        <w:t xml:space="preserve">the </w:t>
      </w:r>
      <w:r w:rsidR="00E0775E">
        <w:t>m</w:t>
      </w:r>
      <w:r w:rsidR="00CA027E">
        <w:t>otor neurones</w:t>
      </w:r>
      <w:r w:rsidR="00C90664">
        <w:t xml:space="preserve"> </w:t>
      </w:r>
      <w:r w:rsidR="00CA027E">
        <w:t>from</w:t>
      </w:r>
      <w:r w:rsidR="00C90664">
        <w:t xml:space="preserve"> the effects of</w:t>
      </w:r>
      <w:r w:rsidR="00CA027E">
        <w:t xml:space="preserve"> </w:t>
      </w:r>
      <w:r w:rsidR="00C90664">
        <w:t xml:space="preserve">antidromic stimulation </w:t>
      </w:r>
      <w:r w:rsidR="006E3F4C">
        <w:t>by</w:t>
      </w:r>
      <w:r w:rsidR="00B643E2">
        <w:t xml:space="preserve"> </w:t>
      </w:r>
      <w:r w:rsidR="002A1B8F" w:rsidRPr="00632731">
        <w:t xml:space="preserve">implementing a long-term conduction block </w:t>
      </w:r>
      <w:r w:rsidR="005B726C">
        <w:t>in the intact nerve</w:t>
      </w:r>
      <w:r w:rsidR="00172F0F">
        <w:t>. The block would be applied</w:t>
      </w:r>
      <w:r w:rsidR="005B726C">
        <w:t xml:space="preserve"> </w:t>
      </w:r>
      <w:r w:rsidR="002A1B8F" w:rsidRPr="00632731">
        <w:t>proximal to the</w:t>
      </w:r>
      <w:r w:rsidR="00B643E2">
        <w:t xml:space="preserve"> stimulating</w:t>
      </w:r>
      <w:r w:rsidR="002A1B8F" w:rsidRPr="00632731">
        <w:t xml:space="preserve"> electrodes</w:t>
      </w:r>
      <w:r w:rsidR="00172F0F">
        <w:t xml:space="preserve">, and additional electrodes </w:t>
      </w:r>
      <w:r w:rsidR="00172F0F">
        <w:lastRenderedPageBreak/>
        <w:t xml:space="preserve">would be implanted to </w:t>
      </w:r>
      <w:r w:rsidR="00C4647E">
        <w:t xml:space="preserve">monitor </w:t>
      </w:r>
      <w:r w:rsidR="00172F0F">
        <w:t>its</w:t>
      </w:r>
      <w:r w:rsidR="00172F0F" w:rsidRPr="00632731">
        <w:t xml:space="preserve"> </w:t>
      </w:r>
      <w:r w:rsidR="002A1B8F" w:rsidRPr="00632731">
        <w:t>efficacy.</w:t>
      </w:r>
      <w:r w:rsidR="00E0775E">
        <w:t xml:space="preserve"> A</w:t>
      </w:r>
      <w:r w:rsidR="00567AB0">
        <w:t>lthough</w:t>
      </w:r>
      <w:r w:rsidR="00E0775E" w:rsidRPr="00E0775E">
        <w:t xml:space="preserve"> </w:t>
      </w:r>
      <w:r w:rsidR="00E0775E">
        <w:t>feasible, such an</w:t>
      </w:r>
      <w:r w:rsidR="00E0775E" w:rsidRPr="00632731">
        <w:t xml:space="preserve"> experiment </w:t>
      </w:r>
      <w:r w:rsidR="00E0775E">
        <w:t>would be</w:t>
      </w:r>
      <w:r w:rsidR="00E0775E" w:rsidRPr="00632731">
        <w:t xml:space="preserve"> </w:t>
      </w:r>
      <w:r w:rsidR="002A1B8F" w:rsidRPr="00632731">
        <w:t>technically difficult.</w:t>
      </w:r>
    </w:p>
    <w:p w14:paraId="1BB8F2B1" w14:textId="5C5ABB6F" w:rsidR="005644FE" w:rsidRPr="00632731" w:rsidRDefault="002A1B8F" w:rsidP="004E5132">
      <w:pPr>
        <w:pStyle w:val="Body-firstline"/>
      </w:pPr>
      <w:bookmarkStart w:id="64" w:name="Hypothesis_the_effect_is_due_t"/>
      <w:bookmarkStart w:id="65" w:name="OLE_LINK60"/>
      <w:bookmarkStart w:id="66" w:name="OLE_LINK61"/>
      <w:bookmarkEnd w:id="63"/>
      <w:r w:rsidRPr="004E5132">
        <w:rPr>
          <w:rStyle w:val="inlineheading"/>
        </w:rPr>
        <w:t>Hypothesis</w:t>
      </w:r>
      <w:bookmarkEnd w:id="64"/>
      <w:r w:rsidRPr="004E5132">
        <w:rPr>
          <w:rStyle w:val="inlineheading"/>
        </w:rPr>
        <w:t>: the effect</w:t>
      </w:r>
      <w:r w:rsidR="00B74999">
        <w:rPr>
          <w:rStyle w:val="inlineheading"/>
        </w:rPr>
        <w:t xml:space="preserve"> of stimulation</w:t>
      </w:r>
      <w:r w:rsidRPr="004E5132">
        <w:rPr>
          <w:rStyle w:val="inlineheading"/>
        </w:rPr>
        <w:t xml:space="preserve"> is </w:t>
      </w:r>
      <w:r w:rsidR="00AB0A24">
        <w:rPr>
          <w:rStyle w:val="inlineheading"/>
        </w:rPr>
        <w:t>the result of</w:t>
      </w:r>
      <w:r w:rsidR="004303E6" w:rsidRPr="004E5132">
        <w:rPr>
          <w:rStyle w:val="inlineheading"/>
        </w:rPr>
        <w:t xml:space="preserve"> </w:t>
      </w:r>
      <w:r w:rsidRPr="004E5132">
        <w:rPr>
          <w:rStyle w:val="inlineheading"/>
        </w:rPr>
        <w:t>internal cross-reinnervation</w:t>
      </w:r>
      <w:r w:rsidR="004E5132" w:rsidRPr="004E5132">
        <w:rPr>
          <w:rStyle w:val="inlineheading"/>
        </w:rPr>
        <w:t>.</w:t>
      </w:r>
      <w:r w:rsidR="004E5132">
        <w:t xml:space="preserve"> </w:t>
      </w:r>
      <w:r w:rsidRPr="00632731">
        <w:t xml:space="preserve">The chemotrophic hypothesis </w:t>
      </w:r>
      <w:r w:rsidR="00483068">
        <w:t>continued to be</w:t>
      </w:r>
      <w:r w:rsidRPr="00632731">
        <w:t xml:space="preserve"> strongly defended during the 1970s</w:t>
      </w:r>
      <w:r w:rsidR="00E73E63">
        <w:t xml:space="preserve">. </w:t>
      </w:r>
      <w:r w:rsidR="004B3CA7">
        <w:t xml:space="preserve">In the course of </w:t>
      </w:r>
      <w:r w:rsidR="00E73E63">
        <w:t xml:space="preserve">a plenary lecture at </w:t>
      </w:r>
      <w:r w:rsidR="00CD3AE0">
        <w:t>the 1972 World Ne</w:t>
      </w:r>
      <w:r w:rsidR="00E73E63">
        <w:t xml:space="preserve">uroscience </w:t>
      </w:r>
      <w:r w:rsidR="00CD3AE0">
        <w:t>Congress,</w:t>
      </w:r>
      <w:r w:rsidR="00E73E63">
        <w:t xml:space="preserve"> </w:t>
      </w:r>
      <w:r w:rsidR="004B3CA7">
        <w:t>Lloyd Guth</w:t>
      </w:r>
      <w:r w:rsidR="00E73E63">
        <w:t xml:space="preserve"> advanced </w:t>
      </w:r>
      <w:r w:rsidR="004B3CA7">
        <w:t>two</w:t>
      </w:r>
      <w:r w:rsidR="00CD3AE0">
        <w:t xml:space="preserve"> interesting</w:t>
      </w:r>
      <w:r w:rsidR="004B3CA7">
        <w:t xml:space="preserve"> </w:t>
      </w:r>
      <w:r w:rsidRPr="00632731">
        <w:t>theories</w:t>
      </w:r>
      <w:r w:rsidR="004B3CA7">
        <w:t xml:space="preserve"> t</w:t>
      </w:r>
      <w:r w:rsidR="00A10930">
        <w:t>o</w:t>
      </w:r>
      <w:r w:rsidRPr="00632731">
        <w:t xml:space="preserve"> explain the effects of long-term stimulation without the need to depart from </w:t>
      </w:r>
      <w:r w:rsidR="004B3CA7" w:rsidRPr="00632731">
        <w:t>th</w:t>
      </w:r>
      <w:r w:rsidR="004B3CA7">
        <w:t xml:space="preserve">e original </w:t>
      </w:r>
      <w:r w:rsidRPr="00632731">
        <w:t xml:space="preserve">paradigm. One </w:t>
      </w:r>
      <w:r w:rsidR="00CD3AE0">
        <w:t>of these</w:t>
      </w:r>
      <w:r w:rsidR="00CD3AE0" w:rsidRPr="00632731">
        <w:t xml:space="preserve"> theor</w:t>
      </w:r>
      <w:r w:rsidR="00CD3AE0">
        <w:t>ies</w:t>
      </w:r>
      <w:r w:rsidR="00CD3AE0" w:rsidRPr="00632731">
        <w:t xml:space="preserve"> </w:t>
      </w:r>
      <w:r w:rsidRPr="00632731">
        <w:t>proposed an internal cross-reinnervation, in which the axons innervating fast motor units degenerated under conditions of stimulation and were replaced by the axons innervating slow motor units.</w:t>
      </w:r>
    </w:p>
    <w:p w14:paraId="21431E62" w14:textId="7B8CA31F" w:rsidR="005644FE" w:rsidRPr="00632731" w:rsidRDefault="002A1B8F" w:rsidP="009777E8">
      <w:pPr>
        <w:pStyle w:val="Body"/>
      </w:pPr>
      <w:r w:rsidRPr="00632731">
        <w:t xml:space="preserve">The rabbit TA muscle </w:t>
      </w:r>
      <w:r w:rsidR="00B860A9">
        <w:t xml:space="preserve">actually contains a very small </w:t>
      </w:r>
      <w:r w:rsidRPr="00632731">
        <w:t xml:space="preserve">proportion of slow fibres (1%–5%), so such a mechanism calls for extensive branching of small-diameter, slow motor axons, which appears </w:t>
      </w:r>
      <w:r w:rsidR="00B9317C">
        <w:t>inherently unlikely</w:t>
      </w:r>
      <w:r w:rsidRPr="00632731">
        <w:t xml:space="preserve">. </w:t>
      </w:r>
      <w:r w:rsidR="00B9317C">
        <w:t>Unlikely</w:t>
      </w:r>
      <w:r w:rsidR="00B9317C" w:rsidRPr="00632731">
        <w:t xml:space="preserve"> </w:t>
      </w:r>
      <w:r w:rsidRPr="00632731">
        <w:t>does not mean impossible, however, so</w:t>
      </w:r>
      <w:r w:rsidR="00272091">
        <w:t xml:space="preserve"> </w:t>
      </w:r>
      <w:r w:rsidR="00B9317C">
        <w:t>we set about testing this</w:t>
      </w:r>
      <w:r w:rsidR="00B9317C" w:rsidRPr="00632731">
        <w:t xml:space="preserve"> </w:t>
      </w:r>
      <w:r w:rsidRPr="00632731">
        <w:t>hypothesis</w:t>
      </w:r>
      <w:r w:rsidR="00B9317C">
        <w:t xml:space="preserve"> </w:t>
      </w:r>
      <w:r w:rsidRPr="00632731">
        <w:t xml:space="preserve">in two ways. Chris Morris and I used vital staining to demonstrate the axon branches and endplates in stimulated rabbit TA muscles. We found a normal pattern of terminal </w:t>
      </w:r>
      <w:r w:rsidR="009777E8" w:rsidRPr="00632731">
        <w:t>arbori</w:t>
      </w:r>
      <w:r w:rsidR="009777E8">
        <w:t>z</w:t>
      </w:r>
      <w:r w:rsidR="009777E8" w:rsidRPr="00632731">
        <w:t>ation</w:t>
      </w:r>
      <w:r w:rsidR="009777E8">
        <w:t xml:space="preserve"> </w:t>
      </w:r>
      <w:r w:rsidR="00272091">
        <w:t>and no</w:t>
      </w:r>
      <w:r w:rsidRPr="00632731">
        <w:t xml:space="preserve"> increase in collateral sprouting.</w:t>
      </w:r>
      <w:bookmarkStart w:id="67" w:name="OLE_LINK62"/>
      <w:bookmarkStart w:id="68" w:name="OLE_LINK63"/>
      <w:bookmarkEnd w:id="65"/>
      <w:bookmarkEnd w:id="66"/>
      <w:r w:rsidR="002A1438">
        <w:fldChar w:fldCharType="begin"/>
      </w:r>
      <w:r w:rsidR="002A1438">
        <w:instrText xml:space="preserve"> ADDIN EN.CITE &lt;EndNote&gt;&lt;Cite&gt;&lt;Author&gt;Morris&lt;/Author&gt;&lt;Year&gt;1975&lt;/Year&gt;&lt;RecNum&gt;6294&lt;/RecNum&gt;&lt;DisplayText&gt;&lt;style face="superscript"&gt;50&lt;/style&gt;&lt;/DisplayText&gt;&lt;record&gt;&lt;rec-number&gt;6294&lt;/rec-number&gt;&lt;foreign-keys&gt;&lt;key app="EN" db-id="s0fdxed9nz559ze0tvi5axrcds5r2vtarvvw" timestamp="1436457993"&gt;6294&lt;/key&gt;&lt;/foreign-keys&gt;&lt;ref-type name="Journal Article"&gt;17&lt;/ref-type&gt;&lt;contributors&gt;&lt;authors&gt;&lt;author&gt;Morris, C.J.&lt;/author&gt;&lt;author&gt;Salmons, S.&lt;/author&gt;&lt;/authors&gt;&lt;/contributors&gt;&lt;titles&gt;&lt;title&gt;The innervation pattern of fast muscle fibres subjected to long-term stimulation (abstract)&lt;/title&gt;&lt;secondary-title&gt;Journal of Anatomy&lt;/secondary-title&gt;&lt;/titles&gt;&lt;periodical&gt;&lt;full-title&gt;Journal of Anatomy&lt;/full-title&gt;&lt;abbr-1&gt;J. Anat.&lt;/abbr-1&gt;&lt;/periodical&gt;&lt;pages&gt;412&lt;/pages&gt;&lt;volume&gt;120&lt;/volume&gt;&lt;keywords&gt;&lt;keyword&gt;stain&lt;/keyword&gt;&lt;keyword&gt;end&lt;/keyword&gt;&lt;keyword&gt;plate&lt;/keyword&gt;&lt;keyword&gt;histochemistry&lt;/keyword&gt;&lt;keyword&gt;methylene&lt;/keyword&gt;&lt;keyword&gt;blue&lt;/keyword&gt;&lt;/keywords&gt;&lt;dates&gt;&lt;year&gt;1975&lt;/year&gt;&lt;/dates&gt;&lt;accession-num&gt;2842&lt;/accession-num&gt;&lt;label&gt;From SS bibliog 6/96&lt;/label&gt;&lt;urls&gt;&lt;/urls&gt;&lt;/record&gt;&lt;/Cite&gt;&lt;/EndNote&gt;</w:instrText>
      </w:r>
      <w:r w:rsidR="002A1438">
        <w:fldChar w:fldCharType="separate"/>
      </w:r>
      <w:r w:rsidR="002A1438" w:rsidRPr="002A1438">
        <w:rPr>
          <w:noProof/>
          <w:vertAlign w:val="superscript"/>
        </w:rPr>
        <w:t>50</w:t>
      </w:r>
      <w:r w:rsidR="002A1438">
        <w:fldChar w:fldCharType="end"/>
      </w:r>
      <w:r w:rsidRPr="00632731">
        <w:t xml:space="preserve"> The extensive branching required by the proposition</w:t>
      </w:r>
      <w:r w:rsidR="00252083">
        <w:t xml:space="preserve"> was not present</w:t>
      </w:r>
      <w:r w:rsidRPr="00632731">
        <w:t>.</w:t>
      </w:r>
    </w:p>
    <w:p w14:paraId="26F16447" w14:textId="1FD5828B" w:rsidR="005644FE" w:rsidRPr="00632731" w:rsidRDefault="002A1B8F" w:rsidP="009777E8">
      <w:pPr>
        <w:pStyle w:val="Body"/>
      </w:pPr>
      <w:bookmarkStart w:id="69" w:name="OLE_LINK64"/>
      <w:bookmarkStart w:id="70" w:name="OLE_LINK65"/>
      <w:bookmarkEnd w:id="67"/>
      <w:bookmarkEnd w:id="68"/>
      <w:r w:rsidRPr="00632731">
        <w:t xml:space="preserve">The second test </w:t>
      </w:r>
      <w:r w:rsidR="00113AB7">
        <w:t>was</w:t>
      </w:r>
      <w:r w:rsidRPr="00632731">
        <w:t xml:space="preserve"> a study of the reversibility of the effects of stimulation. Even if the </w:t>
      </w:r>
      <w:r w:rsidR="009777E8">
        <w:t>radical</w:t>
      </w:r>
      <w:r w:rsidR="009777E8" w:rsidRPr="00632731">
        <w:t xml:space="preserve"> </w:t>
      </w:r>
      <w:r w:rsidRPr="00632731">
        <w:t>increase in activity brought about by stimulation did result in extensive degeneration, branching, and redistribution of intramuscular axons it seem</w:t>
      </w:r>
      <w:r w:rsidR="00113AB7">
        <w:t>ed</w:t>
      </w:r>
      <w:r w:rsidRPr="00632731">
        <w:t xml:space="preserve"> unlikely that the mere cessation of stimulation would result in a revers</w:t>
      </w:r>
      <w:r w:rsidR="00113AB7">
        <w:t>al</w:t>
      </w:r>
      <w:r w:rsidRPr="00632731">
        <w:t xml:space="preserve"> of these major structural changes. It would therefore be predicted that muscle composition would remain undisturbed after the removal of stimulation, with a predominance of slow fibres and evidence of type grouping. It did not. </w:t>
      </w:r>
      <w:r w:rsidR="009C4835">
        <w:t>Our experimental work between 1975 and 1989 showed that c</w:t>
      </w:r>
      <w:r w:rsidRPr="00632731">
        <w:t xml:space="preserve">essation of stimulation resulted, </w:t>
      </w:r>
      <w:r w:rsidRPr="00632731">
        <w:lastRenderedPageBreak/>
        <w:t>over a period, in the complete recovery of the original physiological, histochemical, biochemical, and ultrastructural characteristics of the fast muscle.</w:t>
      </w:r>
      <w:bookmarkEnd w:id="69"/>
      <w:bookmarkEnd w:id="70"/>
      <w:r w:rsidR="002A1438">
        <w:fldChar w:fldCharType="begin">
          <w:fldData xml:space="preserve">PEVuZE5vdGU+PENpdGU+PEF1dGhvcj5Nb3JyaXM8L0F1dGhvcj48WWVhcj4xOTc1PC9ZZWFyPjxS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</w:fldData>
        </w:fldChar>
      </w:r>
      <w:r w:rsidR="002A1438">
        <w:instrText xml:space="preserve"> ADDIN EN.CITE </w:instrText>
      </w:r>
      <w:r w:rsidR="002A1438">
        <w:fldChar w:fldCharType="begin">
          <w:fldData xml:space="preserve">PEVuZE5vdGU+PENpdGU+PEF1dGhvcj5Nb3JyaXM8L0F1dGhvcj48WWVhcj4xOTc1PC9ZZWFyPjxS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</w:fldData>
        </w:fldChar>
      </w:r>
      <w:r w:rsidR="002A1438">
        <w:instrText xml:space="preserve"> ADDIN EN.CITE.DATA </w:instrText>
      </w:r>
      <w:r w:rsidR="002A1438">
        <w:fldChar w:fldCharType="end"/>
      </w:r>
      <w:r w:rsidR="002A1438">
        <w:fldChar w:fldCharType="separate"/>
      </w:r>
      <w:r w:rsidR="002A1438" w:rsidRPr="002A1438">
        <w:rPr>
          <w:noProof/>
          <w:vertAlign w:val="superscript"/>
        </w:rPr>
        <w:t>50-53</w:t>
      </w:r>
      <w:r w:rsidR="002A1438">
        <w:fldChar w:fldCharType="end"/>
      </w:r>
    </w:p>
    <w:p w14:paraId="15A0C6FF" w14:textId="77777777" w:rsidR="005644FE" w:rsidRPr="00632731" w:rsidRDefault="002A1B8F" w:rsidP="00567AB0">
      <w:pPr>
        <w:pStyle w:val="Body"/>
      </w:pPr>
      <w:r w:rsidRPr="00632731">
        <w:t>The internal reinnervation hypothesis could therefore be rejected.</w:t>
      </w:r>
    </w:p>
    <w:p w14:paraId="53FED7E3" w14:textId="70F44AF6" w:rsidR="005644FE" w:rsidRPr="00632731" w:rsidRDefault="002A1B8F" w:rsidP="004E5132">
      <w:pPr>
        <w:pStyle w:val="Body-firstline"/>
      </w:pPr>
      <w:bookmarkStart w:id="71" w:name="Hypothesis_the_effect_is_due_t-1"/>
      <w:bookmarkStart w:id="72" w:name="OLE_LINK66"/>
      <w:bookmarkStart w:id="73" w:name="OLE_LINK67"/>
      <w:r w:rsidRPr="004E5132">
        <w:rPr>
          <w:rStyle w:val="inlineheading"/>
        </w:rPr>
        <w:t>Hypothesis</w:t>
      </w:r>
      <w:bookmarkEnd w:id="71"/>
      <w:r w:rsidRPr="004E5132">
        <w:rPr>
          <w:rStyle w:val="inlineheading"/>
        </w:rPr>
        <w:t>: the effect</w:t>
      </w:r>
      <w:r w:rsidR="00553442">
        <w:rPr>
          <w:rStyle w:val="inlineheading"/>
        </w:rPr>
        <w:t xml:space="preserve"> of stimulation</w:t>
      </w:r>
      <w:r w:rsidRPr="004E5132">
        <w:rPr>
          <w:rStyle w:val="inlineheading"/>
        </w:rPr>
        <w:t xml:space="preserve"> is </w:t>
      </w:r>
      <w:r w:rsidR="00553442">
        <w:rPr>
          <w:rStyle w:val="inlineheading"/>
        </w:rPr>
        <w:t>the result of</w:t>
      </w:r>
      <w:r w:rsidR="004303E6" w:rsidRPr="004E5132">
        <w:rPr>
          <w:rStyle w:val="inlineheading"/>
        </w:rPr>
        <w:t xml:space="preserve"> </w:t>
      </w:r>
      <w:r w:rsidRPr="004E5132">
        <w:rPr>
          <w:rStyle w:val="inlineheading"/>
        </w:rPr>
        <w:t xml:space="preserve">selective hypertrophy of slow </w:t>
      </w:r>
      <w:r w:rsidR="00B860A9">
        <w:rPr>
          <w:rStyle w:val="inlineheading"/>
        </w:rPr>
        <w:t>muscle</w:t>
      </w:r>
      <w:r w:rsidRPr="004E5132">
        <w:rPr>
          <w:rStyle w:val="inlineheading"/>
        </w:rPr>
        <w:t xml:space="preserve"> fibres</w:t>
      </w:r>
      <w:r w:rsidR="004E5132" w:rsidRPr="004E5132">
        <w:rPr>
          <w:rStyle w:val="inlineheading"/>
        </w:rPr>
        <w:t>.</w:t>
      </w:r>
      <w:r w:rsidR="004E5132">
        <w:t xml:space="preserve"> </w:t>
      </w:r>
      <w:r w:rsidR="009C4835">
        <w:t>The second</w:t>
      </w:r>
      <w:r w:rsidR="009C4835" w:rsidRPr="00632731">
        <w:t xml:space="preserve"> </w:t>
      </w:r>
      <w:r w:rsidR="00B94D72">
        <w:t xml:space="preserve">theory put forward by Guth </w:t>
      </w:r>
      <w:r w:rsidRPr="00632731">
        <w:t>for the effects of stimulation was that it brought about atrophy or degeneration of fast muscle fibres and compensatory hypertrophy of slow muscle fibres. This proposal was more easily disproved. Because rabbit TA muscles contain no more than 5% of slow fibres, such a mechanism would have to produce an abundance of very small or degenerated fast muscle fibres together with slow muscle fibres of enormous size. Histochemical sect</w:t>
      </w:r>
      <w:r w:rsidR="00483068">
        <w:t>ions showed no such appearance</w:t>
      </w:r>
      <w:r w:rsidR="004D3282">
        <w:t>.</w:t>
      </w:r>
      <w:r w:rsidR="002A1438">
        <w:fldChar w:fldCharType="begin">
          <w:fldData xml:space="preserve">PEVuZE5vdGU+PENpdGU+PEF1dGhvcj5Sb21hbnVsPC9BdXRob3I+PFllYXI+MTk3NDwvWWVhcj48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</w:fldData>
        </w:fldChar>
      </w:r>
      <w:r w:rsidR="002A1438">
        <w:instrText xml:space="preserve"> ADDIN EN.CITE </w:instrText>
      </w:r>
      <w:r w:rsidR="002A1438">
        <w:fldChar w:fldCharType="begin">
          <w:fldData xml:space="preserve">PEVuZE5vdGU+PENpdGU+PEF1dGhvcj5Sb21hbnVsPC9BdXRob3I+PFllYXI+MTk3NDwvWWVhcj48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3,19,51,52,54-57</w:t>
      </w:r>
      <w:r w:rsidR="002A1438">
        <w:fldChar w:fldCharType="end"/>
      </w:r>
    </w:p>
    <w:p w14:paraId="72AD0298" w14:textId="29E6352B" w:rsidR="005644FE" w:rsidRPr="00632731" w:rsidRDefault="00362656" w:rsidP="00567AB0">
      <w:pPr>
        <w:pStyle w:val="Body"/>
      </w:pPr>
      <w:r>
        <w:t xml:space="preserve">In 1990 </w:t>
      </w:r>
      <w:r w:rsidR="00EF4AE7">
        <w:t>we were collaborating</w:t>
      </w:r>
      <w:r>
        <w:t xml:space="preserve"> </w:t>
      </w:r>
      <w:r w:rsidR="007F4603">
        <w:t xml:space="preserve">with Larry Stephenson </w:t>
      </w:r>
      <w:r>
        <w:t>on the use of transformed skeletal muscle grafts in cardiac assist</w:t>
      </w:r>
      <w:r w:rsidR="00EF4AE7">
        <w:t xml:space="preserve">. This </w:t>
      </w:r>
      <w:r>
        <w:t xml:space="preserve">gave us the opportunity </w:t>
      </w:r>
      <w:r w:rsidR="001935A6">
        <w:t>of</w:t>
      </w:r>
      <w:r w:rsidR="0084694B">
        <w:t xml:space="preserve"> conduct</w:t>
      </w:r>
      <w:r w:rsidR="001935A6">
        <w:t>ing</w:t>
      </w:r>
      <w:r w:rsidR="0084694B">
        <w:t xml:space="preserve"> a detailed</w:t>
      </w:r>
      <w:r>
        <w:t xml:space="preserve"> investigat</w:t>
      </w:r>
      <w:r w:rsidR="0084694B">
        <w:t>ion of</w:t>
      </w:r>
      <w:r w:rsidR="00BA1928">
        <w:t xml:space="preserve"> fibre size</w:t>
      </w:r>
      <w:r w:rsidR="0084694B">
        <w:t xml:space="preserve"> </w:t>
      </w:r>
      <w:r w:rsidR="00A73CEC">
        <w:t>in</w:t>
      </w:r>
      <w:r w:rsidR="00BA1928">
        <w:t xml:space="preserve"> c</w:t>
      </w:r>
      <w:r w:rsidR="002A1B8F" w:rsidRPr="00632731">
        <w:t xml:space="preserve">anine latissimus dorsi muscles (LDM) </w:t>
      </w:r>
      <w:r w:rsidR="00A73CEC">
        <w:t>that</w:t>
      </w:r>
      <w:r w:rsidR="00A73CEC" w:rsidRPr="00632731">
        <w:t xml:space="preserve"> </w:t>
      </w:r>
      <w:r w:rsidR="002A1B8F" w:rsidRPr="00632731">
        <w:t>had been subjected to chronic stimulation for one year. The control unstimulated LDMs contained a mixed population of slow and fast fibres in an approximate ratio of 30:70. The stimulated LDMs contained exclusively fibres of the slow muscle type. The fibre size distribution in the stimulated muscles remained Gaussian, and there was, if anything, a slight reduction in mean fibre size.</w:t>
      </w:r>
      <w:bookmarkEnd w:id="72"/>
      <w:bookmarkEnd w:id="73"/>
      <w:r w:rsidR="002A1438">
        <w:fldChar w:fldCharType="begin"/>
      </w:r>
      <w:r w:rsidR="002A1438">
        <w:instrText xml:space="preserve"> ADDIN EN.CITE &lt;EndNote&gt;&lt;Cite&gt;&lt;Author&gt;Mayne&lt;/Author&gt;&lt;Year&gt;1991&lt;/Year&gt;&lt;RecNum&gt;2940&lt;/RecNum&gt;&lt;DisplayText&gt;&lt;style face="superscript"&gt;23&lt;/style&gt;&lt;/DisplayText&gt;&lt;record&gt;&lt;rec-number&gt;2940&lt;/rec-number&gt;&lt;foreign-keys&gt;&lt;key app="EN" db-id="s0fdxed9nz559ze0tvi5axrcds5r2vtarvvw" timestamp="0"&gt;2940&lt;/key&gt;&lt;/foreign-keys&gt;&lt;ref-type name="Journal Article"&gt;17&lt;/ref-type&gt;&lt;contributors&gt;&lt;authors&gt;&lt;author&gt;Mayne, C.N.&lt;/author&gt;&lt;author&gt;Anderson, W.A.&lt;/author&gt;&lt;author&gt;Hammond, R.L.&lt;/author&gt;&lt;author&gt;Eisenberg, B.R.&lt;/author&gt;&lt;author&gt;Stephenson, L.W.&lt;/author&gt;&lt;author&gt;Salmons, S.&lt;/author&gt;&lt;/authors&gt;&lt;/contributors&gt;&lt;titles&gt;&lt;title&gt;Correlates of fatigue resistance in canine skeletal muscle stimulated electrically for up to one year&lt;/title&gt;&lt;secondary-title&gt;American Journal of Physiology&lt;/secondary-title&gt;&lt;alt-title&gt;(Cell Physiol. 30)&lt;/alt-title&gt;&lt;/titles&gt;&lt;periodical&gt;&lt;full-title&gt;American Journal of Physiology&lt;/full-title&gt;&lt;abbr-1&gt;Am J Physiol Cell Physiol&lt;/abbr-1&gt;&lt;/periodical&gt;&lt;pages&gt;C259-C270&lt;/pages&gt;&lt;volume&gt;261&lt;/volume&gt;&lt;number&gt;2 Pt 1&lt;/number&gt;&lt;keywords&gt;&lt;keyword&gt;adaptation&lt;/keyword&gt;&lt;keyword&gt;dog&lt;/keyword&gt;&lt;keyword&gt;stimulation&lt;/keyword&gt;&lt;keyword&gt;electron&lt;/keyword&gt;&lt;keyword&gt;microscopy&lt;/keyword&gt;&lt;keyword&gt;skeletal&lt;/keyword&gt;&lt;keyword&gt;muscle&lt;/keyword&gt;&lt;keyword&gt;enzyme&lt;/keyword&gt;&lt;keyword&gt;citrate&lt;/keyword&gt;&lt;keyword&gt;synthase&lt;/keyword&gt;&lt;keyword&gt;succinate&lt;/keyword&gt;&lt;keyword&gt;dehydrogenase&lt;/keyword&gt;&lt;keyword&gt;ultrastructure&lt;/keyword&gt;&lt;keyword&gt;myosin&lt;/keyword&gt;&lt;keyword&gt;metabolism&lt;/keyword&gt;&lt;keyword&gt;mitochondria&lt;/keyword&gt;&lt;keyword&gt;diameter&lt;/keyword&gt;&lt;keyword&gt;size&lt;/keyword&gt;&lt;keyword&gt;fatigue&lt;/keyword&gt;&lt;/keywords&gt;&lt;dates&gt;&lt;year&gt;1991&lt;/year&gt;&lt;/dates&gt;&lt;label&gt;From SS bibliog 6/96&lt;/label&gt;&lt;urls&gt;&lt;/urls&gt;&lt;/record&gt;&lt;/Cite&gt;&lt;/EndNote&gt;</w:instrText>
      </w:r>
      <w:r w:rsidR="002A1438">
        <w:fldChar w:fldCharType="separate"/>
      </w:r>
      <w:r w:rsidR="002A1438" w:rsidRPr="002A1438">
        <w:rPr>
          <w:noProof/>
          <w:vertAlign w:val="superscript"/>
        </w:rPr>
        <w:t>23</w:t>
      </w:r>
      <w:r w:rsidR="002A1438">
        <w:fldChar w:fldCharType="end"/>
      </w:r>
    </w:p>
    <w:p w14:paraId="724966F8" w14:textId="77777777" w:rsidR="005644FE" w:rsidRPr="00567AB0" w:rsidRDefault="002A1B8F" w:rsidP="00567AB0">
      <w:pPr>
        <w:pStyle w:val="Body"/>
      </w:pPr>
      <w:r w:rsidRPr="00632731">
        <w:t>When these observations are combined wit</w:t>
      </w:r>
      <w:r w:rsidRPr="00567AB0">
        <w:t xml:space="preserve">h the complete recovery of mixed type distribution following cessation of stimulation, </w:t>
      </w:r>
      <w:r w:rsidRPr="00632731">
        <w:t xml:space="preserve">this hypothesis </w:t>
      </w:r>
      <w:r w:rsidR="00252083">
        <w:t>too</w:t>
      </w:r>
      <w:r w:rsidRPr="00632731">
        <w:t xml:space="preserve"> becomes untenable.</w:t>
      </w:r>
    </w:p>
    <w:p w14:paraId="05002BB6" w14:textId="44C51ECC" w:rsidR="005644FE" w:rsidRPr="00632731" w:rsidRDefault="002A1B8F" w:rsidP="009777E8">
      <w:pPr>
        <w:pStyle w:val="Body-firstline"/>
      </w:pPr>
      <w:bookmarkStart w:id="74" w:name="Hypothesis_the_effect_is_due_t-2"/>
      <w:r w:rsidRPr="00E76CFE">
        <w:rPr>
          <w:rStyle w:val="inlineheading"/>
        </w:rPr>
        <w:t>Hypothesis</w:t>
      </w:r>
      <w:bookmarkEnd w:id="74"/>
      <w:r w:rsidRPr="00E76CFE">
        <w:rPr>
          <w:rStyle w:val="inlineheading"/>
        </w:rPr>
        <w:t xml:space="preserve">: the effect </w:t>
      </w:r>
      <w:r w:rsidR="002D3179">
        <w:rPr>
          <w:rStyle w:val="inlineheading"/>
        </w:rPr>
        <w:t>of stimulation is the result of</w:t>
      </w:r>
      <w:r w:rsidRPr="00E76CFE">
        <w:rPr>
          <w:rStyle w:val="inlineheading"/>
        </w:rPr>
        <w:t xml:space="preserve"> </w:t>
      </w:r>
      <w:r w:rsidR="009777E8" w:rsidRPr="00E76CFE">
        <w:rPr>
          <w:rStyle w:val="inlineheading"/>
        </w:rPr>
        <w:t>generali</w:t>
      </w:r>
      <w:r w:rsidR="009777E8">
        <w:rPr>
          <w:rStyle w:val="inlineheading"/>
        </w:rPr>
        <w:t>z</w:t>
      </w:r>
      <w:r w:rsidR="009777E8" w:rsidRPr="00E76CFE">
        <w:rPr>
          <w:rStyle w:val="inlineheading"/>
        </w:rPr>
        <w:t xml:space="preserve">ed </w:t>
      </w:r>
      <w:r w:rsidRPr="00E76CFE">
        <w:rPr>
          <w:rStyle w:val="inlineheading"/>
        </w:rPr>
        <w:t>degeneration and regeneration</w:t>
      </w:r>
      <w:r w:rsidR="00E76CFE" w:rsidRPr="00E76CFE">
        <w:rPr>
          <w:rStyle w:val="inlineheading"/>
        </w:rPr>
        <w:t>.</w:t>
      </w:r>
      <w:r w:rsidR="00E76CFE">
        <w:t xml:space="preserve"> </w:t>
      </w:r>
      <w:r w:rsidRPr="00632731">
        <w:t xml:space="preserve">Thus far explanations based on the chemotrophic hypothesis had not been upheld because they made predictions that could be disproved experimentally. There </w:t>
      </w:r>
      <w:r w:rsidRPr="00632731">
        <w:lastRenderedPageBreak/>
        <w:t>remained, however, the question as to whether the stimulation-induced transformation took place within existing muscle fibres. The alternative possibility</w:t>
      </w:r>
      <w:r w:rsidR="001C4D8E">
        <w:t>, brought to prominence by Maier and his colleagues in 1986,</w:t>
      </w:r>
      <w:r w:rsidRPr="00632731">
        <w:t xml:space="preserve"> was a partial or complete degeneration of the muscle, leaving behind a population of satellite cells from which new slow muscle fibres were formed.</w:t>
      </w:r>
      <w:r w:rsidR="002A1438">
        <w:fldChar w:fldCharType="begin"/>
      </w:r>
      <w:r w:rsidR="002A1438">
        <w:instrText xml:space="preserve"> ADDIN EN.CITE &lt;EndNote&gt;&lt;Cite&gt;&lt;Author&gt;Maier&lt;/Author&gt;&lt;Year&gt;1986&lt;/Year&gt;&lt;RecNum&gt;2816&lt;/RecNum&gt;&lt;DisplayText&gt;&lt;style face="superscript"&gt;58&lt;/style&gt;&lt;/DisplayText&gt;&lt;record&gt;&lt;rec-number&gt;2816&lt;/rec-number&gt;&lt;foreign-keys&gt;&lt;key app="EN" db-id="s0fdxed9nz559ze0tvi5axrcds5r2vtarvvw" timestamp="0"&gt;2816&lt;/key&gt;&lt;/foreign-keys&gt;&lt;ref-type name="Journal Article"&gt;17&lt;/ref-type&gt;&lt;contributors&gt;&lt;authors&gt;&lt;author&gt;Maier, A.&lt;/author&gt;&lt;author&gt;Gambke, B.&lt;/author&gt;&lt;author&gt;Pette, D.&lt;/author&gt;&lt;/authors&gt;&lt;/contributors&gt;&lt;titles&gt;&lt;title&gt;Degeneration-regeneration as a mechanism contributing to the fast to slow conversion of chronically stimulated fast-twitch rabbit muscle&lt;/title&gt;&lt;secondary-title&gt;Cell and Tissue Research&lt;/secondary-title&gt;&lt;/titles&gt;&lt;periodical&gt;&lt;full-title&gt;Cell and Tissue Research&lt;/full-title&gt;&lt;abbr-1&gt;Cell Tissue Res.&lt;/abbr-1&gt;&lt;/periodical&gt;&lt;pages&gt;635-643&lt;/pages&gt;&lt;volume&gt;244&lt;/volume&gt;&lt;number&gt;3&lt;/number&gt;&lt;keywords&gt;&lt;keyword&gt;chronic&lt;/keyword&gt;&lt;keyword&gt;acridine&lt;/keyword&gt;&lt;keyword&gt;orange&lt;/keyword&gt;&lt;keyword&gt;nucleus&lt;/keyword&gt;&lt;keyword&gt;count&lt;/keyword&gt;&lt;keyword&gt;stimulation&lt;/keyword&gt;&lt;keyword&gt;degeneration&lt;/keyword&gt;&lt;keyword&gt;regeneration&lt;/keyword&gt;&lt;keyword&gt;trauma&lt;/keyword&gt;&lt;keyword&gt;extensor&lt;/keyword&gt;&lt;keyword&gt;digitorum&lt;/keyword&gt;&lt;keyword&gt;longus&lt;/keyword&gt;&lt;keyword&gt;myosin&lt;/keyword&gt;&lt;keyword&gt;intermittent&lt;/keyword&gt;&lt;keyword&gt;EDL&lt;/keyword&gt;&lt;keyword&gt;oxidative&lt;/keyword&gt;&lt;keyword&gt;ATPase&lt;/keyword&gt;&lt;keyword&gt;area&lt;/keyword&gt;&lt;keyword&gt;embryo&lt;/keyword&gt;&lt;keyword&gt;immuno&lt;/keyword&gt;&lt;keyword&gt;cytochemistry&lt;/keyword&gt;&lt;keyword&gt;monoclonal&lt;/keyword&gt;&lt;keyword&gt;antibody&lt;/keyword&gt;&lt;keyword&gt;thymidine&lt;/keyword&gt;&lt;keyword&gt;phagocytosis&lt;/keyword&gt;&lt;/keywords&gt;&lt;dates&gt;&lt;year&gt;1986&lt;/year&gt;&lt;/dates&gt;&lt;accession-num&gt;4946&lt;/accession-num&gt;&lt;label&gt;&amp;apos;4946&amp;apos; and Muscle Damage (ed. S. Salmons), Oxford University Press: composite bibliography&lt;/label&gt;&lt;urls&gt;&lt;/urls&gt;&lt;/record&gt;&lt;/Cite&gt;&lt;/EndNote&gt;</w:instrText>
      </w:r>
      <w:r w:rsidR="002A1438">
        <w:fldChar w:fldCharType="separate"/>
      </w:r>
      <w:r w:rsidR="002A1438" w:rsidRPr="002A1438">
        <w:rPr>
          <w:noProof/>
          <w:vertAlign w:val="superscript"/>
        </w:rPr>
        <w:t>58</w:t>
      </w:r>
      <w:r w:rsidR="002A1438">
        <w:fldChar w:fldCharType="end"/>
      </w:r>
      <w:r w:rsidR="00DC4CA1" w:rsidRPr="00632731">
        <w:t xml:space="preserve"> </w:t>
      </w:r>
      <w:r w:rsidRPr="00632731">
        <w:t>This hypothesis was based on evidence of damage, amounting to as much as 25% of the muscle and affecting mainly fast fibres, when the muscle was subjected to 10 Hz stimulation for 12 h a day.</w:t>
      </w:r>
      <w:r w:rsidR="002A1438">
        <w:fldChar w:fldCharType="begin">
          <w:fldData xml:space="preserve">PEVuZE5vdGU+PENpdGU+PEF1dGhvcj5NYWllcjwvQXV0aG9yPjxZZWFyPjE5ODY8L1llYXI+PFJl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</w:fldData>
        </w:fldChar>
      </w:r>
      <w:r w:rsidR="002A1438">
        <w:instrText xml:space="preserve"> ADDIN EN.CITE </w:instrText>
      </w:r>
      <w:r w:rsidR="002A1438">
        <w:fldChar w:fldCharType="begin">
          <w:fldData xml:space="preserve">PEVuZE5vdGU+PENpdGU+PEF1dGhvcj5NYWllcjwvQXV0aG9yPjxZZWFyPjE5ODY8L1llYXI+PFJl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</w:fldData>
        </w:fldChar>
      </w:r>
      <w:r w:rsidR="002A1438">
        <w:instrText xml:space="preserve"> ADDIN EN.CITE.DATA </w:instrText>
      </w:r>
      <w:r w:rsidR="002A1438">
        <w:fldChar w:fldCharType="end"/>
      </w:r>
      <w:r w:rsidR="002A1438">
        <w:fldChar w:fldCharType="separate"/>
      </w:r>
      <w:r w:rsidR="002A1438" w:rsidRPr="002A1438">
        <w:rPr>
          <w:noProof/>
          <w:vertAlign w:val="superscript"/>
        </w:rPr>
        <w:t>58-60</w:t>
      </w:r>
      <w:r w:rsidR="002A1438">
        <w:fldChar w:fldCharType="end"/>
      </w:r>
    </w:p>
    <w:p w14:paraId="7299A315" w14:textId="77777777" w:rsidR="005644FE" w:rsidRPr="00632731" w:rsidRDefault="002A1B8F" w:rsidP="004303E6">
      <w:pPr>
        <w:pStyle w:val="Body"/>
      </w:pPr>
      <w:r w:rsidRPr="00632731">
        <w:t xml:space="preserve">Two questions need to be </w:t>
      </w:r>
      <w:r w:rsidR="00483068">
        <w:t>posed</w:t>
      </w:r>
      <w:r w:rsidRPr="00632731">
        <w:t xml:space="preserve"> in relation to this issue:</w:t>
      </w:r>
    </w:p>
    <w:p w14:paraId="0B123ECA" w14:textId="77777777" w:rsidR="005644FE" w:rsidRPr="00632731" w:rsidRDefault="004303E6" w:rsidP="004303E6">
      <w:pPr>
        <w:pStyle w:val="Body"/>
        <w:ind w:left="851" w:hanging="454"/>
      </w:pPr>
      <w:r>
        <w:t>1.</w:t>
      </w:r>
      <w:r>
        <w:tab/>
      </w:r>
      <w:r w:rsidR="002A1B8F" w:rsidRPr="00632731">
        <w:t>Is damage of t</w:t>
      </w:r>
      <w:r w:rsidR="00252083">
        <w:t>h</w:t>
      </w:r>
      <w:r w:rsidR="00DC4CA1">
        <w:t>is</w:t>
      </w:r>
      <w:r w:rsidR="002A1B8F" w:rsidRPr="00632731">
        <w:t xml:space="preserve"> extent</w:t>
      </w:r>
      <w:r w:rsidR="00252083">
        <w:t xml:space="preserve"> a</w:t>
      </w:r>
      <w:r w:rsidR="002A1B8F" w:rsidRPr="00632731">
        <w:t>n inescapable accompaniment of electrical stimulation?</w:t>
      </w:r>
    </w:p>
    <w:p w14:paraId="55FF7D0F" w14:textId="77777777" w:rsidR="005644FE" w:rsidRPr="00632731" w:rsidRDefault="004303E6" w:rsidP="004303E6">
      <w:pPr>
        <w:pStyle w:val="Body"/>
        <w:ind w:left="851" w:hanging="454"/>
      </w:pPr>
      <w:r>
        <w:t>2.</w:t>
      </w:r>
      <w:r>
        <w:tab/>
      </w:r>
      <w:r w:rsidR="002A1B8F" w:rsidRPr="00632731">
        <w:t>Can type transformation be demonstrated in the absence of such damage?</w:t>
      </w:r>
    </w:p>
    <w:p w14:paraId="456D92B3" w14:textId="3AA7F70C" w:rsidR="005644FE" w:rsidRPr="00632731" w:rsidRDefault="002A1B8F" w:rsidP="00A220F4">
      <w:pPr>
        <w:pStyle w:val="Body"/>
      </w:pPr>
      <w:r w:rsidRPr="00632731">
        <w:t xml:space="preserve">In relation to the first question, studies </w:t>
      </w:r>
      <w:r w:rsidR="00E524DF">
        <w:t xml:space="preserve">in my own laboratory </w:t>
      </w:r>
      <w:r w:rsidRPr="00632731">
        <w:t>had revealed no histological evidence of widespread degeneration</w:t>
      </w:r>
      <w:r w:rsidR="00E524DF">
        <w:t>; i</w:t>
      </w:r>
      <w:r w:rsidRPr="00632731">
        <w:t>ndeed</w:t>
      </w:r>
      <w:r w:rsidR="00E524DF">
        <w:t>,</w:t>
      </w:r>
      <w:r w:rsidRPr="00632731">
        <w:t xml:space="preserve"> rabbit muscles, which are more or less completely transformed to the slow type after 6 weeks of continuous stimulation at 10 Hz, were histologically normal at</w:t>
      </w:r>
      <w:r w:rsidR="00252083">
        <w:t xml:space="preserve"> all</w:t>
      </w:r>
      <w:r w:rsidRPr="00632731">
        <w:t xml:space="preserve"> intermediate stages. </w:t>
      </w:r>
      <w:r w:rsidR="00767C9B">
        <w:t>It was, however, important to seek a</w:t>
      </w:r>
      <w:r w:rsidR="00665F58">
        <w:t xml:space="preserve"> more</w:t>
      </w:r>
      <w:r w:rsidR="00767C9B">
        <w:t xml:space="preserve"> definitive answer</w:t>
      </w:r>
      <w:r w:rsidR="003047CB">
        <w:t>,</w:t>
      </w:r>
      <w:r w:rsidR="00665F58">
        <w:t xml:space="preserve"> because</w:t>
      </w:r>
      <w:r w:rsidR="00903765">
        <w:t xml:space="preserve"> </w:t>
      </w:r>
      <w:r w:rsidR="00665F58">
        <w:t xml:space="preserve">damage had been </w:t>
      </w:r>
      <w:r w:rsidR="00E524DF">
        <w:t>reported to be present</w:t>
      </w:r>
      <w:r w:rsidR="00665F58">
        <w:t xml:space="preserve"> </w:t>
      </w:r>
      <w:r w:rsidR="00903765">
        <w:t xml:space="preserve">at </w:t>
      </w:r>
      <w:r w:rsidR="00E524DF">
        <w:t>the very</w:t>
      </w:r>
      <w:r w:rsidR="00903765">
        <w:t xml:space="preserve"> stage when</w:t>
      </w:r>
      <w:r w:rsidR="00665F58">
        <w:t xml:space="preserve"> </w:t>
      </w:r>
      <w:r w:rsidR="0060678A">
        <w:t>regulatory events underlying gene re-expression</w:t>
      </w:r>
      <w:r w:rsidR="004E57B0">
        <w:t>,</w:t>
      </w:r>
      <w:r w:rsidR="0060678A">
        <w:t xml:space="preserve"> and </w:t>
      </w:r>
      <w:r w:rsidR="00082DFB">
        <w:t xml:space="preserve">the resulting </w:t>
      </w:r>
      <w:r w:rsidR="0060678A">
        <w:t>mRNA synthesis</w:t>
      </w:r>
      <w:r w:rsidR="004E57B0">
        <w:t>,</w:t>
      </w:r>
      <w:r w:rsidR="00665F58">
        <w:t xml:space="preserve"> </w:t>
      </w:r>
      <w:r w:rsidR="00E524DF">
        <w:t>a</w:t>
      </w:r>
      <w:r w:rsidR="00082DFB">
        <w:t xml:space="preserve">re known to occur. </w:t>
      </w:r>
      <w:r w:rsidR="00593B01">
        <w:t xml:space="preserve">These phenomena are </w:t>
      </w:r>
      <w:r w:rsidR="00ED4712">
        <w:t xml:space="preserve">the subject </w:t>
      </w:r>
      <w:r w:rsidR="00593B01">
        <w:t xml:space="preserve">of </w:t>
      </w:r>
      <w:r w:rsidR="00ED4712">
        <w:t>considerable research</w:t>
      </w:r>
      <w:r w:rsidR="008B47F8">
        <w:t xml:space="preserve"> </w:t>
      </w:r>
      <w:r w:rsidR="00E726DA">
        <w:t>interest</w:t>
      </w:r>
      <w:r w:rsidR="003659DF">
        <w:t xml:space="preserve"> (see</w:t>
      </w:r>
      <w:r w:rsidR="00E726DA">
        <w:t xml:space="preserve"> below</w:t>
      </w:r>
      <w:r w:rsidR="003659DF">
        <w:t>)</w:t>
      </w:r>
      <w:r w:rsidR="00593B01">
        <w:t xml:space="preserve"> and i</w:t>
      </w:r>
      <w:r w:rsidR="00082DFB">
        <w:t xml:space="preserve">f extensive damage </w:t>
      </w:r>
      <w:r w:rsidR="008B47F8">
        <w:t>were</w:t>
      </w:r>
      <w:r w:rsidR="00082DFB">
        <w:t xml:space="preserve"> confirmed</w:t>
      </w:r>
      <w:r w:rsidR="00767C9B">
        <w:t xml:space="preserve"> </w:t>
      </w:r>
      <w:r w:rsidR="00082DFB">
        <w:t xml:space="preserve">it would alter </w:t>
      </w:r>
      <w:r w:rsidR="004E57B0">
        <w:t>entirely</w:t>
      </w:r>
      <w:r w:rsidR="00082DFB">
        <w:t xml:space="preserve"> </w:t>
      </w:r>
      <w:r w:rsidR="00327D0C">
        <w:t>the way</w:t>
      </w:r>
      <w:r w:rsidR="00903765">
        <w:t xml:space="preserve"> observations in this period should be interpreted</w:t>
      </w:r>
      <w:r w:rsidR="00082DFB">
        <w:t xml:space="preserve">. </w:t>
      </w:r>
      <w:r w:rsidR="00A220F4">
        <w:t>I</w:t>
      </w:r>
      <w:r w:rsidR="00D17ED0">
        <w:t>n 1992</w:t>
      </w:r>
      <w:r w:rsidR="00FC045C">
        <w:t xml:space="preserve"> </w:t>
      </w:r>
      <w:r w:rsidR="00D17ED0">
        <w:t>we</w:t>
      </w:r>
      <w:r w:rsidR="00D17ED0" w:rsidRPr="00632731">
        <w:t xml:space="preserve"> </w:t>
      </w:r>
      <w:r w:rsidR="00A220F4">
        <w:t xml:space="preserve">decided to </w:t>
      </w:r>
      <w:r w:rsidRPr="00632731">
        <w:t xml:space="preserve">put </w:t>
      </w:r>
      <w:r w:rsidR="00082DFB" w:rsidRPr="00632731">
        <w:t>th</w:t>
      </w:r>
      <w:r w:rsidR="00082DFB">
        <w:t>e</w:t>
      </w:r>
      <w:r w:rsidR="00082DFB" w:rsidRPr="00632731">
        <w:t xml:space="preserve"> </w:t>
      </w:r>
      <w:r w:rsidR="009F17F8">
        <w:t>issue</w:t>
      </w:r>
      <w:r w:rsidR="009F17F8" w:rsidRPr="00632731">
        <w:t xml:space="preserve"> </w:t>
      </w:r>
      <w:r w:rsidRPr="00632731">
        <w:t xml:space="preserve">on a </w:t>
      </w:r>
      <w:r w:rsidR="00D17ED0">
        <w:t xml:space="preserve">thorough </w:t>
      </w:r>
      <w:r w:rsidRPr="00632731">
        <w:t xml:space="preserve">quantitative basis, </w:t>
      </w:r>
      <w:r w:rsidR="007D5A95">
        <w:t xml:space="preserve">using </w:t>
      </w:r>
      <w:r w:rsidR="009F17F8">
        <w:t xml:space="preserve">statistically valid sampling protocols and </w:t>
      </w:r>
      <w:r w:rsidR="007D5A95">
        <w:t xml:space="preserve">multivariate </w:t>
      </w:r>
      <w:r w:rsidR="009F17F8">
        <w:t>analysi</w:t>
      </w:r>
      <w:r w:rsidR="007D5A95">
        <w:t>s to take</w:t>
      </w:r>
      <w:r w:rsidR="007D5A95" w:rsidRPr="00632731">
        <w:t xml:space="preserve"> </w:t>
      </w:r>
      <w:r w:rsidRPr="00632731">
        <w:t>into account variation within the cross-section and length of the muscle as well as between muscles and subjects</w:t>
      </w:r>
      <w:r w:rsidR="009777E8">
        <w:t>. We</w:t>
      </w:r>
      <w:r w:rsidRPr="00632731">
        <w:t xml:space="preserve"> found that the volume percentage of degenerating fibres was 3.4 ± 3.8% (mean ± SD) for continuous stimulation, and 1.0 ± 1.0% for intermittent stimulation.</w:t>
      </w:r>
      <w:r w:rsidR="002A1438">
        <w:fldChar w:fldCharType="begin">
          <w:fldData xml:space="preserve">PEVuZE5vdGU+PENpdGU+PEF1dGhvcj5MZXhlbGw8L0F1dGhvcj48WWVhcj4xOTkyPC9ZZWFyPjxS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</w:fldData>
        </w:fldChar>
      </w:r>
      <w:r w:rsidR="002A1438">
        <w:instrText xml:space="preserve"> ADDIN EN.CITE </w:instrText>
      </w:r>
      <w:r w:rsidR="002A1438">
        <w:fldChar w:fldCharType="begin">
          <w:fldData xml:space="preserve">PEVuZE5vdGU+PENpdGU+PEF1dGhvcj5MZXhlbGw8L0F1dGhvcj48WWVhcj4xOTkyPC9ZZWFyPjxS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</w:fldData>
        </w:fldChar>
      </w:r>
      <w:r w:rsidR="002A1438">
        <w:instrText xml:space="preserve"> ADDIN EN.CITE.DATA </w:instrText>
      </w:r>
      <w:r w:rsidR="002A1438">
        <w:fldChar w:fldCharType="end"/>
      </w:r>
      <w:r w:rsidR="002A1438">
        <w:fldChar w:fldCharType="separate"/>
      </w:r>
      <w:r w:rsidR="002A1438" w:rsidRPr="002A1438">
        <w:rPr>
          <w:noProof/>
          <w:vertAlign w:val="superscript"/>
        </w:rPr>
        <w:t>55-57</w:t>
      </w:r>
      <w:r w:rsidR="002A1438">
        <w:fldChar w:fldCharType="end"/>
      </w:r>
      <w:r w:rsidRPr="00632731">
        <w:t xml:space="preserve"> There are possible explanations for the </w:t>
      </w:r>
      <w:r w:rsidR="00252083">
        <w:t xml:space="preserve">much </w:t>
      </w:r>
      <w:r w:rsidRPr="00632731">
        <w:t>high</w:t>
      </w:r>
      <w:r w:rsidR="00252083">
        <w:t>er</w:t>
      </w:r>
      <w:r w:rsidRPr="00632731">
        <w:t xml:space="preserve"> incidence of stimulation-induced damage observed </w:t>
      </w:r>
      <w:r w:rsidR="00A220F4">
        <w:t>by Maier and</w:t>
      </w:r>
      <w:r w:rsidR="003A0D57">
        <w:t xml:space="preserve"> c</w:t>
      </w:r>
      <w:r w:rsidR="00A220F4">
        <w:t>olleagues</w:t>
      </w:r>
      <w:r w:rsidRPr="00632731">
        <w:t xml:space="preserve">, and these have been discussed </w:t>
      </w:r>
      <w:r w:rsidRPr="00632731">
        <w:lastRenderedPageBreak/>
        <w:t>elsewhere.</w:t>
      </w:r>
      <w:r w:rsidR="002A1438">
        <w:fldChar w:fldCharType="begin"/>
      </w:r>
      <w:r w:rsidR="002A1438">
        <w:instrText xml:space="preserve"> ADDIN EN.CITE &lt;EndNote&gt;&lt;Cite&gt;&lt;Author&gt;Salmons&lt;/Author&gt;&lt;Year&gt;2009&lt;/Year&gt;&lt;RecNum&gt;5581&lt;/RecNum&gt;&lt;DisplayText&gt;&lt;style face="superscript"&gt;61&lt;/style&gt;&lt;/DisplayText&gt;&lt;record&gt;&lt;rec-number&gt;5581&lt;/rec-number&gt;&lt;foreign-keys&gt;&lt;key app="EN" db-id="s0fdxed9nz559ze0tvi5axrcds5r2vtarvvw" timestamp="1258153722"&gt;5581&lt;/key&gt;&lt;/foreign-keys&gt;&lt;ref-type name="Journal Article"&gt;17&lt;/ref-type&gt;&lt;contributors&gt;&lt;authors&gt;&lt;author&gt;Salmons, S.&lt;/author&gt;&lt;/authors&gt;&lt;/contributors&gt;&lt;titles&gt;&lt;title&gt;Adaptive change in electrically stimulated muscle: a framework for the design of clinical protocols (Invited review)&lt;/title&gt;&lt;secondary-title&gt;Muscle and Nerve&lt;/secondary-title&gt;&lt;/titles&gt;&lt;periodical&gt;&lt;full-title&gt;Muscle and Nerve&lt;/full-title&gt;&lt;abbr-1&gt;Muscle Nerve&lt;/abbr-1&gt;&lt;/periodical&gt;&lt;pages&gt;918-935&lt;/pages&gt;&lt;volume&gt;40&lt;/volume&gt;&lt;number&gt;6&lt;/number&gt;&lt;keywords&gt;&lt;keyword&gt;review&lt;/keyword&gt;&lt;keyword&gt;adaptation&lt;/keyword&gt;&lt;keyword&gt;skeletal muscle&lt;/keyword&gt;&lt;keyword&gt;stimulation&lt;/keyword&gt;&lt;/keywords&gt;&lt;dates&gt;&lt;year&gt;2009&lt;/year&gt;&lt;/dates&gt;&lt;isbn&gt;0148-639X&lt;/isbn&gt;&lt;urls&gt;&lt;/urls&gt;&lt;/record&gt;&lt;/Cite&gt;&lt;/EndNote&gt;</w:instrText>
      </w:r>
      <w:r w:rsidR="002A1438">
        <w:fldChar w:fldCharType="separate"/>
      </w:r>
      <w:r w:rsidR="002A1438" w:rsidRPr="002A1438">
        <w:rPr>
          <w:noProof/>
          <w:vertAlign w:val="superscript"/>
        </w:rPr>
        <w:t>61</w:t>
      </w:r>
      <w:r w:rsidR="002A1438">
        <w:fldChar w:fldCharType="end"/>
      </w:r>
      <w:r w:rsidRPr="00632731">
        <w:t xml:space="preserve"> However, the</w:t>
      </w:r>
      <w:r w:rsidR="003A0D57">
        <w:t xml:space="preserve"> </w:t>
      </w:r>
      <w:r w:rsidRPr="00632731">
        <w:t>first question</w:t>
      </w:r>
      <w:r w:rsidR="003A0D57">
        <w:t xml:space="preserve"> had received a clear answer:</w:t>
      </w:r>
      <w:r w:rsidRPr="00632731">
        <w:t xml:space="preserve"> significant damage is </w:t>
      </w:r>
      <w:r w:rsidRPr="00632731">
        <w:rPr>
          <w:i/>
        </w:rPr>
        <w:t>not</w:t>
      </w:r>
      <w:r w:rsidRPr="00632731">
        <w:t xml:space="preserve"> a necessary feature of chronic electrical stimulation.</w:t>
      </w:r>
    </w:p>
    <w:p w14:paraId="17A1A63C" w14:textId="3DF2B526" w:rsidR="005644FE" w:rsidRPr="00632731" w:rsidRDefault="002A1B8F" w:rsidP="00CB0239">
      <w:pPr>
        <w:pStyle w:val="Body"/>
      </w:pPr>
      <w:r w:rsidRPr="00632731">
        <w:t xml:space="preserve">Can type transformation be demonstrated in the absence of significant damage? As the TA muscle in the rabbit contains no more than 5% of Type 1 fibres, fast-to-slow type transformation based on degeneration would have to involve at least 95% of the fibres in this muscle. In our hands damage affected </w:t>
      </w:r>
      <w:r w:rsidR="00716CDB">
        <w:t>on average</w:t>
      </w:r>
      <w:r w:rsidRPr="00632731">
        <w:t xml:space="preserve"> 3</w:t>
      </w:r>
      <w:r w:rsidR="00716CDB">
        <w:t>–4</w:t>
      </w:r>
      <w:r w:rsidRPr="00632731">
        <w:t xml:space="preserve">% of these fibres, so it cannot account for the observed transformation. Regenerating muscle fibres, on the other hand, would </w:t>
      </w:r>
      <w:r w:rsidR="001B7507">
        <w:t xml:space="preserve">be expected to </w:t>
      </w:r>
      <w:r w:rsidR="00541A77">
        <w:t>exhibit recapitulation</w:t>
      </w:r>
      <w:r w:rsidRPr="00632731">
        <w:t xml:space="preserve"> of developmental isoforms of myosin, yet during stimulation-induced transformation </w:t>
      </w:r>
      <w:r w:rsidR="003D46F5">
        <w:t xml:space="preserve">neither </w:t>
      </w:r>
      <w:r w:rsidRPr="00632731">
        <w:t>the</w:t>
      </w:r>
      <w:r w:rsidR="003D46F5">
        <w:t xml:space="preserve"> </w:t>
      </w:r>
      <w:r w:rsidR="009558B9">
        <w:t>neonatal</w:t>
      </w:r>
      <w:r w:rsidR="002A1438">
        <w:fldChar w:fldCharType="begin"/>
      </w:r>
      <w:r w:rsidR="002A1438">
        <w:instrText xml:space="preserve"> ADDIN EN.CITE &lt;EndNote&gt;&lt;Cite&gt;&lt;Author&gt;Brown&lt;/Author&gt;&lt;Year&gt;1983&lt;/Year&gt;&lt;RecNum&gt;584&lt;/RecNum&gt;&lt;DisplayText&gt;&lt;style face="superscript"&gt;62&lt;/style&gt;&lt;/DisplayText&gt;&lt;record&gt;&lt;rec-number&gt;584&lt;/rec-number&gt;&lt;foreign-keys&gt;&lt;key app="EN" db-id="s0fdxed9nz559ze0tvi5axrcds5r2vtarvvw" timestamp="0"&gt;584&lt;/key&gt;&lt;/foreign-keys&gt;&lt;ref-type name="Journal Article"&gt;17&lt;/ref-type&gt;&lt;contributors&gt;&lt;authors&gt;&lt;author&gt;Brown, W.E.&lt;/author&gt;&lt;author&gt;Salmons, S.&lt;/author&gt;&lt;author&gt;Whalen, R.G.&lt;/author&gt;&lt;/authors&gt;&lt;/contributors&gt;&lt;titles&gt;&lt;title&gt;The sequential replacement of myosin subunit isoforms during muscle type transformation induced by long term electrical stimulation&lt;/title&gt;&lt;secondary-title&gt;Journal of Biological Chemistry&lt;/secondary-title&gt;&lt;/titles&gt;&lt;periodical&gt;&lt;full-title&gt;Journal of Biological Chemistry&lt;/full-title&gt;&lt;abbr-1&gt;J Biol Chem&lt;/abbr-1&gt;&lt;/periodical&gt;&lt;pages&gt;14686-14692&lt;/pages&gt;&lt;volume&gt;258&lt;/volume&gt;&lt;dates&gt;&lt;year&gt;1983&lt;/year&gt;&lt;/dates&gt;&lt;label&gt;&amp;apos;5484&amp;apos; and SS bibliog 6/96 and Muscle Damage (ed. S. Salmons), Oxford University Press: composite bibliography; Gray&amp;apos;s Anatomy, 38th edn&lt;/label&gt;&lt;urls&gt;&lt;/urls&gt;&lt;/record&gt;&lt;/Cite&gt;&lt;/EndNote&gt;</w:instrText>
      </w:r>
      <w:r w:rsidR="002A1438">
        <w:fldChar w:fldCharType="separate"/>
      </w:r>
      <w:r w:rsidR="002A1438" w:rsidRPr="002A1438">
        <w:rPr>
          <w:noProof/>
          <w:vertAlign w:val="superscript"/>
        </w:rPr>
        <w:t>62</w:t>
      </w:r>
      <w:r w:rsidR="002A1438">
        <w:fldChar w:fldCharType="end"/>
      </w:r>
      <w:r w:rsidR="001B7507">
        <w:t xml:space="preserve"> </w:t>
      </w:r>
      <w:r w:rsidR="003D46F5">
        <w:t>n</w:t>
      </w:r>
      <w:r w:rsidRPr="00632731">
        <w:t>or the embryonic myosin isoform</w:t>
      </w:r>
      <w:r w:rsidR="002A1438">
        <w:fldChar w:fldCharType="begin"/>
      </w:r>
      <w:r w:rsidR="002A1438">
        <w:instrText xml:space="preserve"> ADDIN EN.CITE &lt;EndNote&gt;&lt;Cite&gt;&lt;Author&gt;Hoffman&lt;/Author&gt;&lt;Year&gt;1985&lt;/Year&gt;&lt;RecNum&gt;2002&lt;/RecNum&gt;&lt;DisplayText&gt;&lt;style face="superscript"&gt;19&lt;/style&gt;&lt;/DisplayText&gt;&lt;record&gt;&lt;rec-number&gt;2002&lt;/rec-number&gt;&lt;foreign-keys&gt;&lt;key app="EN" db-id="s0fdxed9nz559ze0tvi5axrcds5r2vtarvvw" timestamp="0"&gt;2002&lt;/key&gt;&lt;/foreign-keys&gt;&lt;ref-type name="Journal Article"&gt;17&lt;/ref-type&gt;&lt;contributors&gt;&lt;authors&gt;&lt;author&gt;Hoffman, R.K.&lt;/author&gt;&lt;author&gt;Gambke, B.&lt;/author&gt;&lt;author&gt;Stephenson, L.W.&lt;/author&gt;&lt;author&gt;Rubinstein, N.A.&lt;/author&gt;&lt;/authors&gt;&lt;/contributors&gt;&lt;titles&gt;&lt;title&gt;Myosin transitions in chronic stimulation do not involve embryonic isozymes&lt;/title&gt;&lt;secondary-title&gt;Muscle and Nerve&lt;/secondary-title&gt;&lt;/titles&gt;&lt;periodical&gt;&lt;full-title&gt;Muscle and Nerve&lt;/full-title&gt;&lt;abbr-1&gt;Muscle Nerve&lt;/abbr-1&gt;&lt;/periodical&gt;&lt;pages&gt;796-805&lt;/pages&gt;&lt;volume&gt;8&lt;/volume&gt;&lt;number&gt;9&lt;/number&gt;&lt;keywords&gt;&lt;keyword&gt;dog&lt;/keyword&gt;&lt;keyword&gt;diaphragm&lt;/keyword&gt;&lt;keyword&gt;isoform&lt;/keyword&gt;&lt;keyword&gt;immunoassay&lt;/keyword&gt;&lt;keyword&gt;antibody&lt;/keyword&gt;&lt;keyword&gt;monoclonal&lt;/keyword&gt;&lt;keyword&gt;embryo&lt;/keyword&gt;&lt;keyword&gt;pyrophosphate&lt;/keyword&gt;&lt;keyword&gt;gel&lt;/keyword&gt;&lt;keyword&gt;electrophoresis&lt;/keyword&gt;&lt;keyword&gt;peptide&lt;/keyword&gt;&lt;keyword&gt;chymotrypsin&lt;/keyword&gt;&lt;keyword&gt;fetal&lt;/keyword&gt;&lt;keyword&gt;neonate&lt;/keyword&gt;&lt;keyword&gt;two-dimensional&lt;/keyword&gt;&lt;keyword&gt;fast&lt;/keyword&gt;&lt;keyword&gt;slow&lt;/keyword&gt;&lt;keyword&gt;blot&lt;/keyword&gt;&lt;keyword&gt;development&lt;/keyword&gt;&lt;keyword&gt;light&lt;/keyword&gt;&lt;keyword&gt;chain&lt;/keyword&gt;&lt;keyword&gt;heavy&lt;/keyword&gt;&lt;keyword&gt;chain&lt;/keyword&gt;&lt;/keywords&gt;&lt;dates&gt;&lt;year&gt;1985&lt;/year&gt;&lt;/dates&gt;&lt;accession-num&gt;4692&lt;/accession-num&gt;&lt;label&gt;&amp;apos;4692&amp;apos; and Muscle Damage (ed. S. Salmons), Oxford University Press: composite bibliography&lt;/label&gt;&lt;urls&gt;&lt;/urls&gt;&lt;/record&gt;&lt;/Cite&gt;&lt;/EndNote&gt;</w:instrText>
      </w:r>
      <w:r w:rsidR="002A1438">
        <w:fldChar w:fldCharType="separate"/>
      </w:r>
      <w:r w:rsidR="002A1438" w:rsidRPr="002A1438">
        <w:rPr>
          <w:noProof/>
          <w:vertAlign w:val="superscript"/>
        </w:rPr>
        <w:t>19</w:t>
      </w:r>
      <w:r w:rsidR="002A1438">
        <w:fldChar w:fldCharType="end"/>
      </w:r>
      <w:r w:rsidRPr="00632731">
        <w:t xml:space="preserve"> </w:t>
      </w:r>
      <w:r w:rsidR="00FF306E">
        <w:t>were present</w:t>
      </w:r>
      <w:r w:rsidR="003D46F5">
        <w:t xml:space="preserve">. </w:t>
      </w:r>
      <w:r w:rsidRPr="00632731">
        <w:t>(Not surprisingly, both isoforms were associated with the damage reported by Maier and associates.</w:t>
      </w:r>
      <w:r w:rsidR="002A1438">
        <w:fldChar w:fldCharType="begin"/>
      </w:r>
      <w:r w:rsidR="002A1438">
        <w:instrText xml:space="preserve"> ADDIN EN.CITE &lt;EndNote&gt;&lt;Cite&gt;&lt;Author&gt;Maier&lt;/Author&gt;&lt;Year&gt;1988&lt;/Year&gt;&lt;RecNum&gt;2818&lt;/RecNum&gt;&lt;DisplayText&gt;&lt;style face="superscript"&gt;60&lt;/style&gt;&lt;/DisplayText&gt;&lt;record&gt;&lt;rec-number&gt;2818&lt;/rec-number&gt;&lt;foreign-keys&gt;&lt;key app="EN" db-id="s0fdxed9nz559ze0tvi5axrcds5r2vtarvvw" timestamp="0"&gt;2818&lt;/key&gt;&lt;/foreign-keys&gt;&lt;ref-type name="Journal Article"&gt;17&lt;/ref-type&gt;&lt;contributors&gt;&lt;authors&gt;&lt;author&gt;Maier, A.&lt;/author&gt;&lt;author&gt;Gorza, L.&lt;/author&gt;&lt;author&gt;Schiaffino, S.&lt;/author&gt;&lt;author&gt;Pette, D.&lt;/author&gt;&lt;/authors&gt;&lt;/contributors&gt;&lt;titles&gt;&lt;title&gt;A combined histochemical and immunohistochemical study on the dynamics of fast-to-slow fiber transformation in chronically stimulated rabbit muscle&lt;/title&gt;&lt;secondary-title&gt;Cell and Tissue Research&lt;/secondary-title&gt;&lt;/titles&gt;&lt;periodical&gt;&lt;full-title&gt;Cell and Tissue Research&lt;/full-title&gt;&lt;abbr-1&gt;Cell Tissue Res.&lt;/abbr-1&gt;&lt;/periodical&gt;&lt;pages&gt;59-68&lt;/pages&gt;&lt;volume&gt;254&lt;/volume&gt;&lt;keywords&gt;&lt;keyword&gt;EDL&lt;/keyword&gt;&lt;keyword&gt;monoclonal&lt;/keyword&gt;&lt;keyword&gt;myosin&lt;/keyword&gt;&lt;keyword&gt;stimulation&lt;/keyword&gt;&lt;keyword&gt;chronic&lt;/keyword&gt;&lt;keyword&gt;antibody&lt;/keyword&gt;&lt;keyword&gt;degeneration&lt;/keyword&gt;&lt;keyword&gt;regeneration&lt;/keyword&gt;&lt;keyword&gt;myotube&lt;/keyword&gt;&lt;keyword&gt;gene&lt;/keyword&gt;&lt;keyword&gt;development&lt;/keyword&gt;&lt;keyword&gt;neonate&lt;/keyword&gt;&lt;keyword&gt;embryo&lt;/keyword&gt;&lt;/keywords&gt;&lt;dates&gt;&lt;year&gt;1988&lt;/year&gt;&lt;/dates&gt;&lt;label&gt;&amp;apos;5257&amp;apos; and Muscle Damage (ed. S. Salmons), Oxford University Press: composite bibliography&lt;/label&gt;&lt;urls&gt;&lt;/urls&gt;&lt;/record&gt;&lt;/Cite&gt;&lt;/EndNote&gt;</w:instrText>
      </w:r>
      <w:r w:rsidR="002A1438">
        <w:fldChar w:fldCharType="separate"/>
      </w:r>
      <w:r w:rsidR="002A1438" w:rsidRPr="002A1438">
        <w:rPr>
          <w:noProof/>
          <w:vertAlign w:val="superscript"/>
        </w:rPr>
        <w:t>60</w:t>
      </w:r>
      <w:r w:rsidR="002A1438">
        <w:fldChar w:fldCharType="end"/>
      </w:r>
      <w:r w:rsidRPr="00632731">
        <w:t>)</w:t>
      </w:r>
    </w:p>
    <w:p w14:paraId="2F731108" w14:textId="7500D3D6" w:rsidR="005644FE" w:rsidRPr="00632731" w:rsidRDefault="009B079F" w:rsidP="00853967">
      <w:pPr>
        <w:pStyle w:val="Body"/>
      </w:pPr>
      <w:r>
        <w:t>T</w:t>
      </w:r>
      <w:r w:rsidR="00853967">
        <w:t xml:space="preserve">he most persuasive evidence that damage is not </w:t>
      </w:r>
      <w:bookmarkStart w:id="75" w:name="OLE_LINK13"/>
      <w:bookmarkStart w:id="76" w:name="OLE_LINK18"/>
      <w:r w:rsidR="00853967">
        <w:t xml:space="preserve">a prerequisite </w:t>
      </w:r>
      <w:bookmarkEnd w:id="75"/>
      <w:bookmarkEnd w:id="76"/>
      <w:r w:rsidR="00853967">
        <w:t xml:space="preserve">for </w:t>
      </w:r>
      <w:r w:rsidR="002A1B8F" w:rsidRPr="00632731">
        <w:t xml:space="preserve">type transformation </w:t>
      </w:r>
      <w:r w:rsidR="00F6082B">
        <w:t xml:space="preserve">is that it </w:t>
      </w:r>
      <w:r w:rsidR="00853967">
        <w:t xml:space="preserve">can </w:t>
      </w:r>
      <w:r w:rsidR="00481494">
        <w:t>be</w:t>
      </w:r>
      <w:r w:rsidR="002A1B8F" w:rsidRPr="00632731">
        <w:t xml:space="preserve"> demonstrated directly</w:t>
      </w:r>
      <w:r w:rsidR="00853967" w:rsidRPr="00853967">
        <w:t xml:space="preserve"> </w:t>
      </w:r>
      <w:r w:rsidR="00853967" w:rsidRPr="00632731">
        <w:t>within existing fibres</w:t>
      </w:r>
      <w:r w:rsidR="002A1B8F" w:rsidRPr="00632731">
        <w:t>. Partially transformed fibres showed myofibrillar ATPase staining that was intermediate in staining intensity.</w:t>
      </w:r>
      <w:r w:rsidR="002A1438">
        <w:fldChar w:fldCharType="begin"/>
      </w:r>
      <w:r w:rsidR="002A1438">
        <w:instrText xml:space="preserve"> ADDIN EN.CITE &lt;EndNote&gt;&lt;Cite&gt;&lt;Author&gt;Romanul&lt;/Author&gt;&lt;Year&gt;1974&lt;/Year&gt;&lt;RecNum&gt;5145&lt;/RecNum&gt;&lt;DisplayText&gt;&lt;style face="superscript"&gt;54&lt;/style&gt;&lt;/DisplayText&gt;&lt;record&gt;&lt;rec-number&gt;5145&lt;/rec-number&gt;&lt;foreign-keys&gt;&lt;key app="EN" db-id="s0fdxed9nz559ze0tvi5axrcds5r2vtarvvw" timestamp="0"&gt;5145&lt;/key&gt;&lt;/foreign-keys&gt;&lt;ref-type name="Book Section"&gt;5&lt;/ref-type&gt;&lt;contributors&gt;&lt;authors&gt;&lt;author&gt;Romanul, F.C.A.&lt;/author&gt;&lt;author&gt;Sréter, F.A.&lt;/author&gt;&lt;author&gt;Salmons, S.&lt;/author&gt;&lt;author&gt;Gergely, J.&lt;/author&gt;&lt;/authors&gt;&lt;secondary-authors&gt;&lt;author&gt;Milhorat, A.T.&lt;/author&gt;&lt;/secondary-authors&gt;&lt;/contributors&gt;&lt;titles&gt;&lt;title&gt;The effect of a changed pattern of activity on histochemical characteristics of muscle fibres.&lt;/title&gt;&lt;secondary-title&gt;Exploratory Concepts in Muscular Dystrophy II&lt;/secondary-title&gt;&lt;tertiary-title&gt;Intern. Congress Series&lt;/tertiary-title&gt;&lt;/titles&gt;&lt;pages&gt;344-348&lt;/pages&gt;&lt;volume&gt;No. 333&lt;/volume&gt;&lt;dates&gt;&lt;year&gt;1974&lt;/year&gt;&lt;/dates&gt;&lt;pub-location&gt;Amsterdam&lt;/pub-location&gt;&lt;publisher&gt;Excerpta Medica&lt;/publisher&gt;&lt;accession-num&gt;5444&lt;/accession-num&gt;&lt;label&gt;From SS bibliog 6/96&amp;#xD;5444&lt;/label&gt;&lt;urls&gt;&lt;/urls&gt;&lt;/record&gt;&lt;/Cite&gt;&lt;/EndNote&gt;</w:instrText>
      </w:r>
      <w:r w:rsidR="002A1438">
        <w:fldChar w:fldCharType="separate"/>
      </w:r>
      <w:r w:rsidR="002A1438" w:rsidRPr="002A1438">
        <w:rPr>
          <w:noProof/>
          <w:vertAlign w:val="superscript"/>
        </w:rPr>
        <w:t>54</w:t>
      </w:r>
      <w:r w:rsidR="002A1438">
        <w:fldChar w:fldCharType="end"/>
      </w:r>
      <w:r w:rsidR="002A1B8F" w:rsidRPr="00632731">
        <w:t xml:space="preserve"> Immunohistochemistry with type-specific antimyosins revealed a mixture of myosin isoforms in partially transformed fibres.</w:t>
      </w:r>
      <w:r w:rsidR="002A1438">
        <w:fldChar w:fldCharType="begin"/>
      </w:r>
      <w:r w:rsidR="002A1438">
        <w:instrText xml:space="preserve"> ADDIN EN.CITE &lt;EndNote&gt;&lt;Cite&gt;&lt;Author&gt;Rubinstein&lt;/Author&gt;&lt;Year&gt;1978&lt;/Year&gt;&lt;RecNum&gt;3792&lt;/RecNum&gt;&lt;DisplayText&gt;&lt;style face="superscript"&gt;63&lt;/style&gt;&lt;/DisplayText&gt;&lt;record&gt;&lt;rec-number&gt;3792&lt;/rec-number&gt;&lt;foreign-keys&gt;&lt;key app="EN" db-id="s0fdxed9nz559ze0tvi5axrcds5r2vtarvvw" timestamp="0"&gt;3792&lt;/key&gt;&lt;/foreign-keys&gt;&lt;ref-type name="Journal Article"&gt;17&lt;/ref-type&gt;&lt;contributors&gt;&lt;authors&gt;&lt;author&gt;Rubinstein, N.&lt;/author&gt;&lt;author&gt;Mabuchi, K.&lt;/author&gt;&lt;author&gt;Pepe, F.&lt;/author&gt;&lt;author&gt;Salmons, S.&lt;/author&gt;&lt;author&gt;Gergely, J.&lt;/author&gt;&lt;author&gt;Sréter, F.&lt;/author&gt;&lt;/authors&gt;&lt;/contributors&gt;&lt;titles&gt;&lt;title&gt;Use of type-specific antimyosins to demonstrate the transformation of individual fibers in chronically stimulated rabbit fast muscles&lt;/title&gt;&lt;secondary-title&gt;Journal of Cell Biology&lt;/secondary-title&gt;&lt;/titles&gt;&lt;periodical&gt;&lt;full-title&gt;Journal of Cell Biology&lt;/full-title&gt;&lt;abbr-1&gt;J Cell Biol&lt;/abbr-1&gt;&lt;/periodical&gt;&lt;pages&gt;252-261&lt;/pages&gt;&lt;volume&gt;79&lt;/volume&gt;&lt;keywords&gt;&lt;keyword&gt;antibody&lt;/keyword&gt;&lt;keyword&gt;slow&lt;/keyword&gt;&lt;keyword&gt;myosin&lt;/keyword&gt;&lt;keyword&gt;immunocytochemistry&lt;/keyword&gt;&lt;keyword&gt;muscle&lt;/keyword&gt;&lt;keyword&gt;book&lt;/keyword&gt;&lt;/keywords&gt;&lt;dates&gt;&lt;year&gt;1978&lt;/year&gt;&lt;/dates&gt;&lt;label&gt;&amp;apos;5013&amp;apos; and SS bibliog 6/96 and Muscle Damage (ed. S. Salmons), Oxford University Press: composite bibliography&lt;/label&gt;&lt;urls&gt;&lt;/urls&gt;&lt;/record&gt;&lt;/Cite&gt;&lt;/EndNote&gt;</w:instrText>
      </w:r>
      <w:r w:rsidR="002A1438">
        <w:fldChar w:fldCharType="separate"/>
      </w:r>
      <w:r w:rsidR="002A1438" w:rsidRPr="002A1438">
        <w:rPr>
          <w:noProof/>
          <w:vertAlign w:val="superscript"/>
        </w:rPr>
        <w:t>63</w:t>
      </w:r>
      <w:r w:rsidR="002A1438">
        <w:fldChar w:fldCharType="end"/>
      </w:r>
      <w:r w:rsidR="002A1B8F" w:rsidRPr="00632731">
        <w:t xml:space="preserve"> Gel electrophoresis performed on single fibres from transforming muscle revealed the simultaneous presence of myosin light chain isoforms of both the fast and the slow type.</w:t>
      </w:r>
      <w:r w:rsidR="002A1438">
        <w:fldChar w:fldCharType="begin"/>
      </w:r>
      <w:r w:rsidR="002A1438">
        <w:instrText xml:space="preserve"> ADDIN EN.CITE &lt;EndNote&gt;&lt;Cite&gt;&lt;Author&gt;Pette&lt;/Author&gt;&lt;Year&gt;1977&lt;/Year&gt;&lt;RecNum&gt;3481&lt;/RecNum&gt;&lt;DisplayText&gt;&lt;style face="superscript"&gt;64&lt;/style&gt;&lt;/DisplayText&gt;&lt;record&gt;&lt;rec-number&gt;3481&lt;/rec-number&gt;&lt;foreign-keys&gt;&lt;key app="EN" db-id="s0fdxed9nz559ze0tvi5axrcds5r2vtarvvw" timestamp="0"&gt;3481&lt;/key&gt;&lt;/foreign-keys&gt;&lt;ref-type name="Journal Article"&gt;17&lt;/ref-type&gt;&lt;contributors&gt;&lt;authors&gt;&lt;author&gt;Pette, D.&lt;/author&gt;&lt;author&gt;Schnez, U.&lt;/author&gt;&lt;/authors&gt;&lt;/contributors&gt;&lt;titles&gt;&lt;title&gt;Coexistence of fast and slow type myosin light chains in single muscle fibres during transformation as induced by long term stimulation&lt;/title&gt;&lt;secondary-title&gt;FEBS Letters&lt;/secondary-title&gt;&lt;/titles&gt;&lt;periodical&gt;&lt;full-title&gt;FEBS Letters&lt;/full-title&gt;&lt;abbr-1&gt;FEBS Lett.&lt;/abbr-1&gt;&lt;/periodical&gt;&lt;pages&gt;128-130&lt;/pages&gt;&lt;volume&gt;83&lt;/volume&gt;&lt;keywords&gt;&lt;keyword&gt;SDS&lt;/keyword&gt;&lt;keyword&gt;polyacrylamide&lt;/keyword&gt;&lt;keyword&gt;gel&lt;/keyword&gt;&lt;keyword&gt;electrophoresis&lt;/keyword&gt;&lt;keyword&gt;single&lt;/keyword&gt;&lt;keyword&gt;fibre&lt;/keyword&gt;&lt;keyword&gt;light&lt;/keyword&gt;&lt;keyword&gt;chain&lt;/keyword&gt;&lt;/keywords&gt;&lt;dates&gt;&lt;year&gt;1977&lt;/year&gt;&lt;/dates&gt;&lt;accession-num&gt;3368&lt;/accession-num&gt;&lt;label&gt;&amp;apos;3368&amp;apos; and Muscle Damage (ed. S. Salmons), Oxford University Press: composite bibliography&lt;/label&gt;&lt;urls&gt;&lt;/urls&gt;&lt;/record&gt;&lt;/Cite&gt;&lt;/EndNote&gt;</w:instrText>
      </w:r>
      <w:r w:rsidR="002A1438">
        <w:fldChar w:fldCharType="separate"/>
      </w:r>
      <w:r w:rsidR="002A1438" w:rsidRPr="002A1438">
        <w:rPr>
          <w:noProof/>
          <w:vertAlign w:val="superscript"/>
        </w:rPr>
        <w:t>64</w:t>
      </w:r>
      <w:r w:rsidR="002A1438">
        <w:fldChar w:fldCharType="end"/>
      </w:r>
      <w:r w:rsidR="002A1B8F" w:rsidRPr="00632731">
        <w:t xml:space="preserve"> The decline of fast, and increase of slow, </w:t>
      </w:r>
      <w:r w:rsidR="00C06749">
        <w:t>myosin heavy chains (</w:t>
      </w:r>
      <w:r w:rsidR="002A1B8F" w:rsidRPr="00632731">
        <w:t>MHCs</w:t>
      </w:r>
      <w:r w:rsidR="00C06749">
        <w:t>)</w:t>
      </w:r>
      <w:r w:rsidR="002A1B8F" w:rsidRPr="00632731">
        <w:t xml:space="preserve"> was visualized in individual fibres by immunogold staining with silver enhancement.</w:t>
      </w:r>
      <w:r w:rsidR="002A1438">
        <w:fldChar w:fldCharType="begin"/>
      </w:r>
      <w:r w:rsidR="002A1438">
        <w:instrText xml:space="preserve"> ADDIN EN.CITE &lt;EndNote&gt;&lt;Cite&gt;&lt;Author&gt;Salmons&lt;/Author&gt;&lt;Year&gt;2009&lt;/Year&gt;&lt;RecNum&gt;5581&lt;/RecNum&gt;&lt;DisplayText&gt;&lt;style face="superscript"&gt;61&lt;/style&gt;&lt;/DisplayText&gt;&lt;record&gt;&lt;rec-number&gt;5581&lt;/rec-number&gt;&lt;foreign-keys&gt;&lt;key app="EN" db-id="s0fdxed9nz559ze0tvi5axrcds5r2vtarvvw" timestamp="1258153722"&gt;5581&lt;/key&gt;&lt;/foreign-keys&gt;&lt;ref-type name="Journal Article"&gt;17&lt;/ref-type&gt;&lt;contributors&gt;&lt;authors&gt;&lt;author&gt;Salmons, S.&lt;/author&gt;&lt;/authors&gt;&lt;/contributors&gt;&lt;titles&gt;&lt;title&gt;Adaptive change in electrically stimulated muscle: a framework for the design of clinical protocols (Invited review)&lt;/title&gt;&lt;secondary-title&gt;Muscle and Nerve&lt;/secondary-title&gt;&lt;/titles&gt;&lt;periodical&gt;&lt;full-title&gt;Muscle and Nerve&lt;/full-title&gt;&lt;abbr-1&gt;Muscle Nerve&lt;/abbr-1&gt;&lt;/periodical&gt;&lt;pages&gt;918-935&lt;/pages&gt;&lt;volume&gt;40&lt;/volume&gt;&lt;number&gt;6&lt;/number&gt;&lt;keywords&gt;&lt;keyword&gt;review&lt;/keyword&gt;&lt;keyword&gt;adaptation&lt;/keyword&gt;&lt;keyword&gt;skeletal muscle&lt;/keyword&gt;&lt;keyword&gt;stimulation&lt;/keyword&gt;&lt;/keywords&gt;&lt;dates&gt;&lt;year&gt;2009&lt;/year&gt;&lt;/dates&gt;&lt;isbn&gt;0148-639X&lt;/isbn&gt;&lt;urls&gt;&lt;/urls&gt;&lt;/record&gt;&lt;/Cite&gt;&lt;/EndNote&gt;</w:instrText>
      </w:r>
      <w:r w:rsidR="002A1438">
        <w:fldChar w:fldCharType="separate"/>
      </w:r>
      <w:r w:rsidR="002A1438" w:rsidRPr="002A1438">
        <w:rPr>
          <w:noProof/>
          <w:vertAlign w:val="superscript"/>
        </w:rPr>
        <w:t>61</w:t>
      </w:r>
      <w:r w:rsidR="002A1438">
        <w:fldChar w:fldCharType="end"/>
      </w:r>
      <w:r w:rsidR="002A1B8F" w:rsidRPr="00632731">
        <w:t xml:space="preserve"> </w:t>
      </w:r>
      <w:r w:rsidR="003A0D57">
        <w:t>I</w:t>
      </w:r>
      <w:r w:rsidR="003A0D57" w:rsidRPr="00632731">
        <w:t>mmunogold electron microscopy</w:t>
      </w:r>
      <w:r w:rsidR="003A0D57" w:rsidRPr="003A0D57">
        <w:t xml:space="preserve"> </w:t>
      </w:r>
      <w:r w:rsidR="003A0D57" w:rsidRPr="00632731">
        <w:t xml:space="preserve">also </w:t>
      </w:r>
      <w:r w:rsidR="00EF60F4">
        <w:t>showed that</w:t>
      </w:r>
      <w:r w:rsidR="002A1B8F" w:rsidRPr="00632731">
        <w:t xml:space="preserve"> </w:t>
      </w:r>
      <w:r w:rsidR="00EF60F4">
        <w:t>during</w:t>
      </w:r>
      <w:r w:rsidR="00EF60F4" w:rsidRPr="00632731">
        <w:t xml:space="preserve"> transformation </w:t>
      </w:r>
      <w:r w:rsidR="002A1B8F" w:rsidRPr="00632731">
        <w:t>fast and slow MHCs</w:t>
      </w:r>
      <w:r w:rsidR="003A0D57">
        <w:t xml:space="preserve"> </w:t>
      </w:r>
      <w:r w:rsidR="00EF60F4">
        <w:t xml:space="preserve">were present </w:t>
      </w:r>
      <w:r w:rsidR="002A1B8F" w:rsidRPr="00632731">
        <w:t>at the sarcomere level in</w:t>
      </w:r>
      <w:r w:rsidR="00EF60F4">
        <w:t xml:space="preserve"> the same</w:t>
      </w:r>
      <w:r w:rsidR="002A1B8F" w:rsidRPr="00632731">
        <w:t xml:space="preserve"> muscles</w:t>
      </w:r>
      <w:r w:rsidR="00403FCB">
        <w:t>.</w:t>
      </w:r>
      <w:r w:rsidR="002A1438">
        <w:fldChar w:fldCharType="begin"/>
      </w:r>
      <w:r w:rsidR="002A1438">
        <w:instrText xml:space="preserve"> ADDIN EN.CITE &lt;EndNote&gt;&lt;Cite&gt;&lt;Author&gt;Franchi&lt;/Author&gt;&lt;Year&gt;1990&lt;/Year&gt;&lt;RecNum&gt;1468&lt;/RecNum&gt;&lt;DisplayText&gt;&lt;style face="superscript"&gt;65&lt;/style&gt;&lt;/DisplayText&gt;&lt;record&gt;&lt;rec-number&gt;1468&lt;/rec-number&gt;&lt;foreign-keys&gt;&lt;key app="EN" db-id="s0fdxed9nz559ze0tvi5axrcds5r2vtarvvw" timestamp="0"&gt;1468&lt;/key&gt;&lt;/foreign-keys&gt;&lt;ref-type name="Journal Article"&gt;17&lt;/ref-type&gt;&lt;contributors&gt;&lt;authors&gt;&lt;author&gt;Franchi, L. L.&lt;/author&gt;&lt;author&gt;Murdoch, A.&lt;/author&gt;&lt;author&gt;Brown, W. E.&lt;/author&gt;&lt;author&gt;Mayne, C. N.&lt;/author&gt;&lt;author&gt;Elliott, L.&lt;/author&gt;&lt;author&gt;Salmons, S.&lt;/author&gt;&lt;/authors&gt;&lt;/contributors&gt;&lt;titles&gt;&lt;title&gt;Subcellular localisation of newly incorporated myosin in rabbit fast skeletal muscle undergoing stimulation-induced type transformation&lt;/title&gt;&lt;secondary-title&gt;Journal of Muscle Research and Cell Motility&lt;/secondary-title&gt;&lt;/titles&gt;&lt;periodical&gt;&lt;full-title&gt;Journal of Muscle Research and Cell Motility&lt;/full-title&gt;&lt;abbr-1&gt;J. Muscle Res. Cell. Motil.&lt;/abbr-1&gt;&lt;/periodical&gt;&lt;pages&gt;227-239&lt;/pages&gt;&lt;volume&gt;11&lt;/volume&gt;&lt;dates&gt;&lt;year&gt;1990&lt;/year&gt;&lt;/dates&gt;&lt;accession-num&gt;5537&lt;/accession-num&gt;&lt;label&gt;&amp;apos;5537&amp;apos; and SS bibliog 6/96&lt;/label&gt;&lt;urls&gt;&lt;/urls&gt;&lt;/record&gt;&lt;/Cite&gt;&lt;/EndNote&gt;</w:instrText>
      </w:r>
      <w:r w:rsidR="002A1438">
        <w:fldChar w:fldCharType="separate"/>
      </w:r>
      <w:r w:rsidR="002A1438" w:rsidRPr="002A1438">
        <w:rPr>
          <w:noProof/>
          <w:vertAlign w:val="superscript"/>
        </w:rPr>
        <w:t>65</w:t>
      </w:r>
      <w:r w:rsidR="002A1438">
        <w:fldChar w:fldCharType="end"/>
      </w:r>
      <w:r w:rsidR="002A1B8F" w:rsidRPr="00632731">
        <w:t xml:space="preserve"> The answer to the second question is therefore that type transformation can indeed be demonstrated in the absence of damage.</w:t>
      </w:r>
    </w:p>
    <w:p w14:paraId="6C613373" w14:textId="4A85940A" w:rsidR="005644FE" w:rsidRPr="004303E6" w:rsidRDefault="002A1B8F" w:rsidP="004303E6">
      <w:pPr>
        <w:pStyle w:val="Body"/>
      </w:pPr>
      <w:r w:rsidRPr="00632731">
        <w:t>The conclusion from these studies is</w:t>
      </w:r>
      <w:r w:rsidR="00EF60F4">
        <w:t xml:space="preserve"> </w:t>
      </w:r>
      <w:r w:rsidRPr="00632731">
        <w:t xml:space="preserve">that the transformation of type induced by chronic electrical stimulation is a distinct phenomenon, and any contribution from damage is </w:t>
      </w:r>
      <w:r w:rsidRPr="00632731">
        <w:lastRenderedPageBreak/>
        <w:t>incidental, not obligatory.</w:t>
      </w:r>
      <w:r w:rsidR="005C7006">
        <w:t xml:space="preserve"> Damage should</w:t>
      </w:r>
      <w:r w:rsidR="000E650C">
        <w:t xml:space="preserve"> nevertheless</w:t>
      </w:r>
      <w:r w:rsidR="005C7006">
        <w:t xml:space="preserve"> be avoided because of the </w:t>
      </w:r>
      <w:r w:rsidR="00F6082B">
        <w:t xml:space="preserve">ambiguity </w:t>
      </w:r>
      <w:r w:rsidR="005C7006">
        <w:t>it introduces into experimental results.</w:t>
      </w:r>
    </w:p>
    <w:p w14:paraId="67FFB0EB" w14:textId="417A1C9C" w:rsidR="005644FE" w:rsidRPr="00632731" w:rsidRDefault="002A1B8F" w:rsidP="00E76CFE">
      <w:pPr>
        <w:pStyle w:val="Body-firstline"/>
      </w:pPr>
      <w:bookmarkStart w:id="77" w:name="Hypothesis_the_effect_is_due_t-3"/>
      <w:r w:rsidRPr="00E76CFE">
        <w:rPr>
          <w:rStyle w:val="inlineheading"/>
        </w:rPr>
        <w:t>Hypothesis</w:t>
      </w:r>
      <w:bookmarkEnd w:id="77"/>
      <w:r w:rsidRPr="00E76CFE">
        <w:rPr>
          <w:rStyle w:val="inlineheading"/>
        </w:rPr>
        <w:t>: the effect</w:t>
      </w:r>
      <w:r w:rsidR="003C6A5C">
        <w:rPr>
          <w:rStyle w:val="inlineheading"/>
        </w:rPr>
        <w:t xml:space="preserve">s of stimulation are the result of </w:t>
      </w:r>
      <w:r w:rsidRPr="00E76CFE">
        <w:rPr>
          <w:rStyle w:val="inlineheading"/>
        </w:rPr>
        <w:t>selective proliferation</w:t>
      </w:r>
      <w:r w:rsidR="00E76CFE" w:rsidRPr="00E76CFE">
        <w:rPr>
          <w:rStyle w:val="inlineheading"/>
        </w:rPr>
        <w:t>.</w:t>
      </w:r>
      <w:r w:rsidR="00E76CFE">
        <w:t xml:space="preserve"> </w:t>
      </w:r>
      <w:r w:rsidRPr="00632731">
        <w:t>A related explanation for type transformation is one involving</w:t>
      </w:r>
      <w:r w:rsidR="00572594">
        <w:t xml:space="preserve"> </w:t>
      </w:r>
      <w:r w:rsidRPr="00632731">
        <w:t xml:space="preserve">proliferation </w:t>
      </w:r>
      <w:r w:rsidR="00572594">
        <w:t>within the</w:t>
      </w:r>
      <w:r w:rsidR="00572594" w:rsidRPr="00632731">
        <w:t xml:space="preserve"> </w:t>
      </w:r>
      <w:r w:rsidRPr="00632731">
        <w:t>slow muscle fibre</w:t>
      </w:r>
      <w:r w:rsidR="00572594">
        <w:t xml:space="preserve"> population</w:t>
      </w:r>
      <w:r w:rsidRPr="00632731">
        <w:t>.</w:t>
      </w:r>
    </w:p>
    <w:p w14:paraId="5733282C" w14:textId="531466CA" w:rsidR="005644FE" w:rsidRPr="00632731" w:rsidRDefault="002A1B8F" w:rsidP="003B21B0">
      <w:pPr>
        <w:pStyle w:val="Body"/>
      </w:pPr>
      <w:r w:rsidRPr="00632731">
        <w:t>There is no observable increase in the total number of muscle fibres</w:t>
      </w:r>
      <w:r w:rsidR="00252083">
        <w:t xml:space="preserve"> in stimulated muscles</w:t>
      </w:r>
      <w:r w:rsidRPr="00632731">
        <w:t>.</w:t>
      </w:r>
      <w:r w:rsidR="002A1438">
        <w:fldChar w:fldCharType="begin">
          <w:fldData xml:space="preserve">PEVuZE5vdGU+PENpdGU+PEF1dGhvcj5QZXR0ZTwvQXV0aG9yPjxZZWFyPjE5NzY8L1llYXI+PFJl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</w:fldData>
        </w:fldChar>
      </w:r>
      <w:r w:rsidR="002A1438">
        <w:instrText xml:space="preserve"> ADDIN EN.CITE </w:instrText>
      </w:r>
      <w:r w:rsidR="002A1438">
        <w:fldChar w:fldCharType="begin">
          <w:fldData xml:space="preserve">PEVuZE5vdGU+PENpdGU+PEF1dGhvcj5QZXR0ZTwvQXV0aG9yPjxZZWFyPjE5NzY8L1llYXI+PFJl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3,66</w:t>
      </w:r>
      <w:r w:rsidR="002A1438">
        <w:fldChar w:fldCharType="end"/>
      </w:r>
      <w:r w:rsidRPr="00632731">
        <w:t xml:space="preserve"> This means that proliferation of slow fibres would have to be matched by degeneration of fast fibres</w:t>
      </w:r>
      <w:r w:rsidR="00315316">
        <w:t>. S</w:t>
      </w:r>
      <w:r w:rsidRPr="00632731">
        <w:t>ince the rabbit TA is at least 95% fast this hypothesis fares no better than the wholesale degeneration hypothesis, which has already been dismissed as a possible mechanism.</w:t>
      </w:r>
    </w:p>
    <w:p w14:paraId="6099030A" w14:textId="091C3A03" w:rsidR="005644FE" w:rsidRPr="00632731" w:rsidRDefault="002A1B8F" w:rsidP="003B21B0">
      <w:pPr>
        <w:pStyle w:val="Body"/>
      </w:pPr>
      <w:r w:rsidRPr="00632731">
        <w:t>It would also be difficult to maintain this hypothesis in the face of events following cessation of stimulation, during which there is a complete recovery of the mosaic histological appearance of the muscle.</w:t>
      </w:r>
      <w:r w:rsidR="002A1438">
        <w:fldChar w:fldCharType="begin"/>
      </w:r>
      <w:r w:rsidR="002A1438">
        <w:instrText xml:space="preserve"> ADDIN EN.CITE &lt;EndNote&gt;&lt;Cite&gt;&lt;Author&gt;Brown&lt;/Author&gt;&lt;Year&gt;1989&lt;/Year&gt;&lt;RecNum&gt;591&lt;/RecNum&gt;&lt;DisplayText&gt;&lt;style face="superscript"&gt;52&lt;/style&gt;&lt;/DisplayText&gt;&lt;record&gt;&lt;rec-number&gt;591&lt;/rec-number&gt;&lt;foreign-keys&gt;&lt;key app="EN" db-id="s0fdxed9nz559ze0tvi5axrcds5r2vtarvvw" timestamp="0"&gt;591&lt;/key&gt;&lt;/foreign-keys&gt;&lt;ref-type name="Journal Article"&gt;17&lt;/ref-type&gt;&lt;contributors&gt;&lt;authors&gt;&lt;author&gt;Brown, J. M. C.&lt;/author&gt;&lt;author&gt;Henriksson, J.&lt;/author&gt;&lt;author&gt;Salmons, S.&lt;/author&gt;&lt;/authors&gt;&lt;/contributors&gt;&lt;titles&gt;&lt;title&gt;Restoration of fast muscle characteristics following cessation of chronic stimulation: physiological, histochemical and metabolic changes during slow-to-fast transformation&lt;/title&gt;&lt;secondary-title&gt;Proceedings of the Royal Society of London Series B&lt;/secondary-title&gt;&lt;/titles&gt;&lt;periodical&gt;&lt;full-title&gt;Proceedings of the Royal Society of London Series B&lt;/full-title&gt;&lt;abbr-1&gt;Proc. Biol. Sci.&lt;/abbr-1&gt;&lt;/periodical&gt;&lt;pages&gt;321-346&lt;/pages&gt;&lt;volume&gt;235&lt;/volume&gt;&lt;keywords&gt;&lt;keyword&gt;fast&lt;/keyword&gt;&lt;keyword&gt;stimulation&lt;/keyword&gt;&lt;keyword&gt;reversible&lt;/keyword&gt;&lt;keyword&gt;fatigue&lt;/keyword&gt;&lt;keyword&gt;resistance&lt;/keyword&gt;&lt;keyword&gt;capillary&lt;/keyword&gt;&lt;keyword&gt;enzyme&lt;/keyword&gt;&lt;/keywords&gt;&lt;dates&gt;&lt;year&gt;1989&lt;/year&gt;&lt;/dates&gt;&lt;accession-num&gt;5527&lt;/accession-num&gt;&lt;label&gt;&amp;apos;5527&amp;apos; and &amp;apos;5303&amp;apos; and SS bibliog 6/96; Gray&amp;apos;s Anatomy, 38th edn; Muscle Damage (ed. S. Salmons), Oxford University Press: composite bibliography&lt;/label&gt;&lt;urls&gt;&lt;/urls&gt;&lt;/record&gt;&lt;/Cite&gt;&lt;/EndNote&gt;</w:instrText>
      </w:r>
      <w:r w:rsidR="002A1438">
        <w:fldChar w:fldCharType="separate"/>
      </w:r>
      <w:r w:rsidR="002A1438" w:rsidRPr="002A1438">
        <w:rPr>
          <w:noProof/>
          <w:vertAlign w:val="superscript"/>
        </w:rPr>
        <w:t>52</w:t>
      </w:r>
      <w:r w:rsidR="002A1438">
        <w:fldChar w:fldCharType="end"/>
      </w:r>
      <w:r w:rsidRPr="00632731">
        <w:t xml:space="preserve"> Reversal of the </w:t>
      </w:r>
      <w:r w:rsidR="00315316">
        <w:t xml:space="preserve">postulated </w:t>
      </w:r>
      <w:r w:rsidRPr="00632731">
        <w:t xml:space="preserve">changes would require large-scale proliferation of fast fibres and a matching degeneration of slow fibres, processes that would certainly not be expected under these entirely physiological conditions. </w:t>
      </w:r>
    </w:p>
    <w:p w14:paraId="6916756A" w14:textId="018D20C6" w:rsidR="007E5CC8" w:rsidRDefault="003A3C3D" w:rsidP="003B21B0">
      <w:pPr>
        <w:pStyle w:val="Body"/>
      </w:pPr>
      <w:r>
        <w:t>T</w:t>
      </w:r>
      <w:r w:rsidR="002A1B8F" w:rsidRPr="00632731">
        <w:t xml:space="preserve">he fact that myosin transitions can be shown to take place within fibres, as described above, shows that </w:t>
      </w:r>
      <w:r w:rsidR="00315316">
        <w:t xml:space="preserve">an explanation based on </w:t>
      </w:r>
      <w:r w:rsidR="002A1B8F" w:rsidRPr="00632731">
        <w:t>selective proliferation is not only highly improbable</w:t>
      </w:r>
      <w:r w:rsidR="00315316">
        <w:t xml:space="preserve"> but</w:t>
      </w:r>
      <w:r w:rsidR="002A1B8F" w:rsidRPr="00632731">
        <w:t xml:space="preserve"> completely unnecessary.</w:t>
      </w:r>
      <w:bookmarkStart w:id="78" w:name="Applications"/>
    </w:p>
    <w:p w14:paraId="59B457FE" w14:textId="1E2EF6F1" w:rsidR="000F0902" w:rsidRDefault="00D127E6" w:rsidP="00714174">
      <w:pPr>
        <w:pStyle w:val="Body"/>
        <w:ind w:firstLine="0"/>
        <w:rPr>
          <w:rStyle w:val="BodyTextChar"/>
        </w:rPr>
      </w:pPr>
      <w:bookmarkStart w:id="79" w:name="OLE_LINK25"/>
      <w:bookmarkStart w:id="80" w:name="OLE_LINK26"/>
      <w:r>
        <w:rPr>
          <w:rStyle w:val="inlineheading"/>
        </w:rPr>
        <w:t xml:space="preserve">Hypothesis: </w:t>
      </w:r>
      <w:r w:rsidR="007179EA">
        <w:rPr>
          <w:rStyle w:val="inlineheading"/>
        </w:rPr>
        <w:t xml:space="preserve">stimulation </w:t>
      </w:r>
      <w:r>
        <w:rPr>
          <w:rStyle w:val="inlineheading"/>
        </w:rPr>
        <w:t xml:space="preserve">is not </w:t>
      </w:r>
      <w:r w:rsidR="007179EA">
        <w:rPr>
          <w:rStyle w:val="inlineheading"/>
        </w:rPr>
        <w:t>physiologically relevant</w:t>
      </w:r>
      <w:r>
        <w:rPr>
          <w:rStyle w:val="inlineheading"/>
        </w:rPr>
        <w:t>.</w:t>
      </w:r>
      <w:r w:rsidR="000F0902">
        <w:rPr>
          <w:rStyle w:val="inlineheading"/>
        </w:rPr>
        <w:t xml:space="preserve"> </w:t>
      </w:r>
      <w:r w:rsidR="00AF3BA4">
        <w:rPr>
          <w:rStyle w:val="BodyTextChar"/>
        </w:rPr>
        <w:t>In the 1970s s</w:t>
      </w:r>
      <w:r w:rsidR="000F0902" w:rsidRPr="002A2CAB">
        <w:rPr>
          <w:rStyle w:val="BodyTextChar"/>
        </w:rPr>
        <w:t xml:space="preserve">ome </w:t>
      </w:r>
      <w:r w:rsidR="000F0902">
        <w:rPr>
          <w:rStyle w:val="BodyTextChar"/>
        </w:rPr>
        <w:t xml:space="preserve">people no doubt felt that </w:t>
      </w:r>
      <w:r w:rsidR="00AF3BA4">
        <w:rPr>
          <w:rStyle w:val="BodyTextChar"/>
        </w:rPr>
        <w:t xml:space="preserve">results obtained with chronic </w:t>
      </w:r>
      <w:r w:rsidR="000F0902">
        <w:rPr>
          <w:rStyle w:val="BodyTextChar"/>
        </w:rPr>
        <w:t xml:space="preserve">stimulation could be safely ignored, because </w:t>
      </w:r>
      <w:r w:rsidR="00FC42BF">
        <w:rPr>
          <w:rStyle w:val="BodyTextChar"/>
        </w:rPr>
        <w:t>it</w:t>
      </w:r>
      <w:r w:rsidR="000F0902">
        <w:rPr>
          <w:rStyle w:val="BodyTextChar"/>
        </w:rPr>
        <w:t xml:space="preserve"> is unrelated to the way in which muscle contraction</w:t>
      </w:r>
      <w:r w:rsidR="00AF3BA4">
        <w:rPr>
          <w:rStyle w:val="BodyTextChar"/>
        </w:rPr>
        <w:t>s</w:t>
      </w:r>
      <w:r w:rsidR="000F0902">
        <w:rPr>
          <w:rStyle w:val="BodyTextChar"/>
        </w:rPr>
        <w:t xml:space="preserve"> </w:t>
      </w:r>
      <w:r w:rsidR="00AF3BA4">
        <w:rPr>
          <w:rStyle w:val="BodyTextChar"/>
        </w:rPr>
        <w:t>are</w:t>
      </w:r>
      <w:r w:rsidR="000F0902">
        <w:rPr>
          <w:rStyle w:val="BodyTextChar"/>
        </w:rPr>
        <w:t xml:space="preserve"> normally </w:t>
      </w:r>
      <w:r w:rsidR="00770CD4">
        <w:rPr>
          <w:rStyle w:val="BodyTextChar"/>
        </w:rPr>
        <w:t>elicited</w:t>
      </w:r>
      <w:r w:rsidR="000F0902">
        <w:rPr>
          <w:rStyle w:val="BodyTextChar"/>
        </w:rPr>
        <w:t xml:space="preserve">. At </w:t>
      </w:r>
      <w:r w:rsidR="00AF3BA4">
        <w:rPr>
          <w:rStyle w:val="BodyTextChar"/>
        </w:rPr>
        <w:t>the organ</w:t>
      </w:r>
      <w:r w:rsidR="000F0902">
        <w:rPr>
          <w:rStyle w:val="BodyTextChar"/>
        </w:rPr>
        <w:t xml:space="preserve"> level this is clearly true: stimulation activates the entire muscle, bypassing the usual orderly recruitment of </w:t>
      </w:r>
      <w:r w:rsidR="00B64CB4">
        <w:rPr>
          <w:rStyle w:val="BodyTextChar"/>
        </w:rPr>
        <w:t>motor units</w:t>
      </w:r>
      <w:r w:rsidR="000F0902">
        <w:rPr>
          <w:rStyle w:val="BodyTextChar"/>
        </w:rPr>
        <w:t>.</w:t>
      </w:r>
      <w:r w:rsidR="002A1438">
        <w:rPr>
          <w:rStyle w:val="BodyTextChar"/>
        </w:rPr>
        <w:fldChar w:fldCharType="begin"/>
      </w:r>
      <w:r w:rsidR="002A1438">
        <w:rPr>
          <w:rStyle w:val="BodyTextChar"/>
        </w:rPr>
        <w:instrText xml:space="preserve"> ADDIN EN.CITE &lt;EndNote&gt;&lt;Cite&gt;&lt;Author&gt;Henneman&lt;/Author&gt;&lt;Year&gt;1965&lt;/Year&gt;&lt;RecNum&gt;1929&lt;/RecNum&gt;&lt;DisplayText&gt;&lt;style face="superscript"&gt;67&lt;/style&gt;&lt;/DisplayText&gt;&lt;record&gt;&lt;rec-number&gt;1929&lt;/rec-number&gt;&lt;foreign-keys&gt;&lt;key app="EN" db-id="s0fdxed9nz559ze0tvi5axrcds5r2vtarvvw" timestamp="0"&gt;1929&lt;/key&gt;&lt;/foreign-keys&gt;&lt;ref-type name="Journal Article"&gt;17&lt;/ref-type&gt;&lt;contributors&gt;&lt;authors&gt;&lt;author&gt;Henneman, E.&lt;/author&gt;&lt;author&gt;Olson, C.&lt;/author&gt;&lt;/authors&gt;&lt;/contributors&gt;&lt;titles&gt;&lt;title&gt;Relations between structure and function in the design of skeletal muscles&lt;/title&gt;&lt;secondary-title&gt;J Neurophysiol&lt;/secondary-title&gt;&lt;/titles&gt;&lt;periodical&gt;&lt;full-title&gt;J Neurophysiol&lt;/full-title&gt;&lt;/periodical&gt;&lt;pages&gt;581-598&lt;/pages&gt;&lt;volume&gt;28&lt;/volume&gt;&lt;keywords&gt;&lt;keyword&gt;mitochondria&lt;/keyword&gt;&lt;keyword&gt;ATPase&lt;/keyword&gt;&lt;keyword&gt;gastrocnemius&lt;/keyword&gt;&lt;keyword&gt;soleus&lt;/keyword&gt;&lt;keyword&gt;cat&lt;/keyword&gt;&lt;keyword&gt;quantitative&lt;/keyword&gt;&lt;keyword&gt;capillary&lt;/keyword&gt;&lt;keyword&gt;diameter&lt;/keyword&gt;&lt;keyword&gt;intrafusal&lt;/keyword&gt;&lt;keyword&gt;conduction&lt;/keyword&gt;&lt;keyword&gt;velocity&lt;/keyword&gt;&lt;keyword&gt;twitch&lt;/keyword&gt;&lt;keyword&gt;tetanus&lt;/keyword&gt;&lt;keyword&gt;tension&lt;/keyword&gt;&lt;keyword&gt;threshold&lt;/keyword&gt;&lt;keyword&gt;excitability&lt;/keyword&gt;&lt;keyword&gt;motor&lt;/keyword&gt;&lt;keyword&gt;unit&lt;/keyword&gt;&lt;keyword&gt;motoneurone&lt;/keyword&gt;&lt;keyword&gt;recruitment&lt;/keyword&gt;&lt;keyword&gt;fusimotor&lt;/keyword&gt;&lt;keyword&gt;histochemistry&lt;/keyword&gt;&lt;keyword&gt;slow&lt;/keyword&gt;&lt;keyword&gt;fast&lt;/keyword&gt;&lt;/keywords&gt;&lt;dates&gt;&lt;year&gt;1965&lt;/year&gt;&lt;/dates&gt;&lt;label&gt;&amp;apos;1735&amp;apos;&lt;/label&gt;&lt;urls&gt;&lt;/urls&gt;&lt;/record&gt;&lt;/Cite&gt;&lt;/EndNote&gt;</w:instrText>
      </w:r>
      <w:r w:rsidR="002A1438">
        <w:rPr>
          <w:rStyle w:val="BodyTextChar"/>
        </w:rPr>
        <w:fldChar w:fldCharType="separate"/>
      </w:r>
      <w:r w:rsidR="002A1438" w:rsidRPr="002A1438">
        <w:rPr>
          <w:rStyle w:val="BodyTextChar"/>
          <w:noProof/>
          <w:vertAlign w:val="superscript"/>
        </w:rPr>
        <w:t>67</w:t>
      </w:r>
      <w:r w:rsidR="002A1438">
        <w:rPr>
          <w:rStyle w:val="BodyTextChar"/>
        </w:rPr>
        <w:fldChar w:fldCharType="end"/>
      </w:r>
      <w:r w:rsidR="000F0902">
        <w:rPr>
          <w:rStyle w:val="BodyTextChar"/>
        </w:rPr>
        <w:t xml:space="preserve"> At a cellular level, however, individual muscle fibres </w:t>
      </w:r>
      <w:r w:rsidR="00770CD4">
        <w:rPr>
          <w:rStyle w:val="BodyTextChar"/>
        </w:rPr>
        <w:t>have no way of</w:t>
      </w:r>
      <w:r w:rsidR="000F0902">
        <w:rPr>
          <w:rStyle w:val="BodyTextChar"/>
        </w:rPr>
        <w:t xml:space="preserve"> distinguish</w:t>
      </w:r>
      <w:r w:rsidR="00770CD4">
        <w:rPr>
          <w:rStyle w:val="BodyTextChar"/>
        </w:rPr>
        <w:t>ing</w:t>
      </w:r>
      <w:r w:rsidR="000F0902">
        <w:rPr>
          <w:rStyle w:val="BodyTextChar"/>
        </w:rPr>
        <w:t xml:space="preserve"> between impulses that are generated in the spinal cord and those </w:t>
      </w:r>
      <w:r w:rsidR="00714174">
        <w:rPr>
          <w:rStyle w:val="BodyTextChar"/>
        </w:rPr>
        <w:lastRenderedPageBreak/>
        <w:t>evoked</w:t>
      </w:r>
      <w:r w:rsidR="000F0902">
        <w:rPr>
          <w:rStyle w:val="BodyTextChar"/>
        </w:rPr>
        <w:t xml:space="preserve"> by</w:t>
      </w:r>
      <w:r w:rsidR="005E1874">
        <w:rPr>
          <w:rStyle w:val="BodyTextChar"/>
        </w:rPr>
        <w:t xml:space="preserve"> </w:t>
      </w:r>
      <w:r w:rsidR="00714174">
        <w:rPr>
          <w:rStyle w:val="BodyTextChar"/>
        </w:rPr>
        <w:t xml:space="preserve">electrical </w:t>
      </w:r>
      <w:r w:rsidR="005E1874">
        <w:rPr>
          <w:rStyle w:val="BodyTextChar"/>
        </w:rPr>
        <w:t>stimulation of</w:t>
      </w:r>
      <w:r w:rsidR="000F0902">
        <w:rPr>
          <w:rStyle w:val="BodyTextChar"/>
        </w:rPr>
        <w:t xml:space="preserve"> the motor nerve. The</w:t>
      </w:r>
      <w:r w:rsidR="00AF3BA4">
        <w:rPr>
          <w:rStyle w:val="BodyTextChar"/>
        </w:rPr>
        <w:t xml:space="preserve"> fibres </w:t>
      </w:r>
      <w:r w:rsidR="000F0902">
        <w:rPr>
          <w:rStyle w:val="BodyTextChar"/>
        </w:rPr>
        <w:t>should therefore respond</w:t>
      </w:r>
      <w:r w:rsidR="005A4DC6">
        <w:rPr>
          <w:rStyle w:val="BodyTextChar"/>
        </w:rPr>
        <w:t xml:space="preserve"> to both</w:t>
      </w:r>
      <w:r w:rsidR="00034838">
        <w:rPr>
          <w:rStyle w:val="BodyTextChar"/>
        </w:rPr>
        <w:t xml:space="preserve"> influences</w:t>
      </w:r>
      <w:r w:rsidR="000F0902">
        <w:rPr>
          <w:rStyle w:val="BodyTextChar"/>
        </w:rPr>
        <w:t xml:space="preserve"> in </w:t>
      </w:r>
      <w:r w:rsidR="005A4DC6">
        <w:rPr>
          <w:rStyle w:val="BodyTextChar"/>
        </w:rPr>
        <w:t>the same</w:t>
      </w:r>
      <w:r w:rsidR="000F0902">
        <w:rPr>
          <w:rStyle w:val="BodyTextChar"/>
        </w:rPr>
        <w:t xml:space="preserve"> way. Could this be demonstrated?</w:t>
      </w:r>
    </w:p>
    <w:p w14:paraId="38442D63" w14:textId="11EBCD1D" w:rsidR="00640B72" w:rsidRDefault="000F0902" w:rsidP="00E878BF">
      <w:pPr>
        <w:pStyle w:val="BodyText"/>
      </w:pPr>
      <w:r w:rsidRPr="004610E7">
        <w:t>In July</w:t>
      </w:r>
      <w:r>
        <w:t xml:space="preserve"> </w:t>
      </w:r>
      <w:r w:rsidRPr="004610E7">
        <w:t>1977</w:t>
      </w:r>
      <w:r>
        <w:t xml:space="preserve">, </w:t>
      </w:r>
      <w:r w:rsidR="0033266A">
        <w:t>I was invited to</w:t>
      </w:r>
      <w:r w:rsidR="0033266A" w:rsidRPr="0033266A">
        <w:rPr>
          <w:rFonts w:ascii="Helvetica" w:hAnsi="Helvetica" w:cs="Helvetica"/>
          <w:color w:val="000000"/>
          <w:lang w:val="en-GB"/>
        </w:rPr>
        <w:t xml:space="preserve"> </w:t>
      </w:r>
      <w:r w:rsidR="0033266A">
        <w:t xml:space="preserve">take part in </w:t>
      </w:r>
      <w:r w:rsidRPr="004610E7">
        <w:t>a Symposium</w:t>
      </w:r>
      <w:r w:rsidR="0033266A">
        <w:t xml:space="preserve"> </w:t>
      </w:r>
      <w:r w:rsidRPr="004610E7">
        <w:t>in Szeged</w:t>
      </w:r>
      <w:r w:rsidR="0033266A">
        <w:t xml:space="preserve"> entitled </w:t>
      </w:r>
      <w:r w:rsidR="0033266A" w:rsidRPr="00422482">
        <w:t>‘Functional Specificity of Muscle Fibres’</w:t>
      </w:r>
      <w:r>
        <w:t xml:space="preserve">, </w:t>
      </w:r>
      <w:r w:rsidR="0033266A">
        <w:t>where</w:t>
      </w:r>
      <w:r w:rsidR="00C06C99">
        <w:t xml:space="preserve"> I spoke about the apparent hierarchy of stability in the properties of skeletal muscle and how it could be</w:t>
      </w:r>
      <w:r w:rsidR="008338E0">
        <w:t xml:space="preserve"> understoo</w:t>
      </w:r>
      <w:r w:rsidR="00C06C99">
        <w:t xml:space="preserve">d </w:t>
      </w:r>
      <w:r w:rsidR="008338E0">
        <w:t>as a series of</w:t>
      </w:r>
      <w:r w:rsidR="00C06C99">
        <w:t xml:space="preserve"> thresholds for change.</w:t>
      </w:r>
      <w:r w:rsidR="002A1438">
        <w:fldChar w:fldCharType="begin">
          <w:fldData xml:space="preserve">PEVuZE5vdGU+PENpdGU+PEF1dGhvcj5TYWxtb25zPC9BdXRob3I+PFllYXI+MTk4MDwvWWVhcj48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</w:fldData>
        </w:fldChar>
      </w:r>
      <w:r w:rsidR="002A1438">
        <w:instrText xml:space="preserve"> ADDIN EN.CITE </w:instrText>
      </w:r>
      <w:r w:rsidR="002A1438">
        <w:fldChar w:fldCharType="begin">
          <w:fldData xml:space="preserve">PEVuZE5vdGU+PENpdGU+PEF1dGhvcj5TYWxtb25zPC9BdXRob3I+PFllYXI+MTk4MDwvWWVhcj48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</w:fldData>
        </w:fldChar>
      </w:r>
      <w:r w:rsidR="002A1438">
        <w:instrText xml:space="preserve"> ADDIN EN.CITE.DATA </w:instrText>
      </w:r>
      <w:r w:rsidR="002A1438">
        <w:fldChar w:fldCharType="end"/>
      </w:r>
      <w:r w:rsidR="002A1438">
        <w:fldChar w:fldCharType="separate"/>
      </w:r>
      <w:r w:rsidR="002A1438" w:rsidRPr="002A1438">
        <w:rPr>
          <w:noProof/>
          <w:vertAlign w:val="superscript"/>
        </w:rPr>
        <w:t>53,61,68</w:t>
      </w:r>
      <w:r w:rsidR="002A1438">
        <w:fldChar w:fldCharType="end"/>
      </w:r>
      <w:r w:rsidR="00C06C99">
        <w:t xml:space="preserve"> </w:t>
      </w:r>
      <w:r w:rsidR="00E8740C">
        <w:t>In subsequent small-group discussions</w:t>
      </w:r>
      <w:r>
        <w:t xml:space="preserve"> Dr</w:t>
      </w:r>
      <w:r w:rsidRPr="004610E7">
        <w:t xml:space="preserve"> Jan Henriksson</w:t>
      </w:r>
      <w:r>
        <w:t xml:space="preserve"> and I were </w:t>
      </w:r>
      <w:r w:rsidR="00770CD4">
        <w:t xml:space="preserve">both </w:t>
      </w:r>
      <w:r>
        <w:t xml:space="preserve">struck by the essential congruity between the effects of endurance exercise and those of chronic stimulation. </w:t>
      </w:r>
      <w:r w:rsidR="00974634">
        <w:t>M</w:t>
      </w:r>
      <w:r>
        <w:t>uscle properties that changed in response to exercise</w:t>
      </w:r>
      <w:r w:rsidR="00AF3BA4">
        <w:t xml:space="preserve"> – </w:t>
      </w:r>
      <w:r>
        <w:t>fatigue resistance and metabolic profile, for example</w:t>
      </w:r>
      <w:r w:rsidR="00AF3BA4">
        <w:t xml:space="preserve"> – </w:t>
      </w:r>
      <w:r>
        <w:t>were the same as those that changed at an early stage of stimulation. Properties that appeared to be more stable under exercise conditions</w:t>
      </w:r>
      <w:r w:rsidR="00974634">
        <w:t xml:space="preserve"> – </w:t>
      </w:r>
      <w:r>
        <w:t>such as the proportion of Type 1 and Type 2 fibres</w:t>
      </w:r>
      <w:r w:rsidR="00974634">
        <w:t xml:space="preserve"> – </w:t>
      </w:r>
      <w:r>
        <w:t>were those that changed only with more prolonged stimulation. Th</w:t>
      </w:r>
      <w:r w:rsidR="005B762C">
        <w:t>ese observations were</w:t>
      </w:r>
      <w:r w:rsidR="00A32532">
        <w:t xml:space="preserve"> </w:t>
      </w:r>
      <w:r w:rsidR="00DF7C67">
        <w:t xml:space="preserve">entirely </w:t>
      </w:r>
      <w:r w:rsidR="00A32532">
        <w:t>consistent with the</w:t>
      </w:r>
      <w:r w:rsidR="00AB55D8">
        <w:t xml:space="preserve"> notion of</w:t>
      </w:r>
      <w:r w:rsidR="00A32532">
        <w:t xml:space="preserve"> </w:t>
      </w:r>
      <w:r w:rsidR="00E8740C">
        <w:t>threshold</w:t>
      </w:r>
      <w:r w:rsidR="00AB55D8">
        <w:t>s</w:t>
      </w:r>
      <w:r w:rsidR="00E8740C">
        <w:t xml:space="preserve"> I had</w:t>
      </w:r>
      <w:r w:rsidR="00987AED">
        <w:t xml:space="preserve"> presented </w:t>
      </w:r>
      <w:r w:rsidR="00E8740C">
        <w:t>earlier</w:t>
      </w:r>
      <w:r w:rsidR="00BC3BF8">
        <w:t>.</w:t>
      </w:r>
      <w:r>
        <w:t xml:space="preserve"> We explored these ideas in </w:t>
      </w:r>
      <w:r w:rsidRPr="004610E7">
        <w:t xml:space="preserve">a review </w:t>
      </w:r>
      <w:r>
        <w:t>that</w:t>
      </w:r>
      <w:r w:rsidRPr="004610E7">
        <w:t xml:space="preserve"> drew together the effects of stimulation and the effects of exercise in both animals and man.</w:t>
      </w:r>
      <w:r w:rsidR="002A1438">
        <w:fldChar w:fldCharType="begin"/>
      </w:r>
      <w:r w:rsidR="002A1438">
        <w:instrText xml:space="preserve"> ADDIN EN.CITE &lt;EndNote&gt;&lt;Cite&gt;&lt;Author&gt;Salmons&lt;/Author&gt;&lt;Year&gt;1981&lt;/Year&gt;&lt;RecNum&gt;3903&lt;/RecNum&gt;&lt;DisplayText&gt;&lt;style face="superscript"&gt;13&lt;/style&gt;&lt;/DisplayText&gt;&lt;record&gt;&lt;rec-number&gt;3903&lt;/rec-number&gt;&lt;foreign-keys&gt;&lt;key app="EN" db-id="s0fdxed9nz559ze0tvi5axrcds5r2vtarvvw" timestamp="0"&gt;3903&lt;/key&gt;&lt;/foreign-keys&gt;&lt;ref-type name="Journal Article"&gt;17&lt;/ref-type&gt;&lt;contributors&gt;&lt;authors&gt;&lt;author&gt;Salmons, S.&lt;/author&gt;&lt;author&gt;Henriksson, J.&lt;/author&gt;&lt;/authors&gt;&lt;/contributors&gt;&lt;titles&gt;&lt;title&gt;Invited review: The adaptive response of skeletal muscle to increased use&lt;/title&gt;&lt;secondary-title&gt;Muscle and Nerve&lt;/secondary-title&gt;&lt;/titles&gt;&lt;periodical&gt;&lt;full-title&gt;Muscle and Nerve&lt;/full-title&gt;&lt;abbr-1&gt;Muscle Nerve&lt;/abbr-1&gt;&lt;/periodical&gt;&lt;pages&gt;94-105&lt;/pages&gt;&lt;volume&gt;4&lt;/volume&gt;&lt;number&gt;2&lt;/number&gt;&lt;dates&gt;&lt;year&gt;1981&lt;/year&gt;&lt;pub-dates&gt;&lt;date&gt;Mar/Apr 1981&lt;/date&gt;&lt;/pub-dates&gt;&lt;/dates&gt;&lt;accession-num&gt;5467&lt;/accession-num&gt;&lt;label&gt;&amp;apos;5467&amp;apos;; SS bibliog 6/96; Muscle Damage (ed. S. Salmons), Oxford University Press: composite bibliography; Gray&amp;apos;s Anatomy, 38th edn&lt;/label&gt;&lt;urls&gt;&lt;/urls&gt;&lt;/record&gt;&lt;/Cite&gt;&lt;/EndNote&gt;</w:instrText>
      </w:r>
      <w:r w:rsidR="002A1438">
        <w:fldChar w:fldCharType="separate"/>
      </w:r>
      <w:r w:rsidR="002A1438" w:rsidRPr="002A1438">
        <w:rPr>
          <w:noProof/>
          <w:vertAlign w:val="superscript"/>
        </w:rPr>
        <w:t>13</w:t>
      </w:r>
      <w:r w:rsidR="002A1438">
        <w:fldChar w:fldCharType="end"/>
      </w:r>
      <w:r>
        <w:t xml:space="preserve"> We concluded that the adaptive changes seen in endurance training were less complete </w:t>
      </w:r>
      <w:r w:rsidR="00714174">
        <w:t>only</w:t>
      </w:r>
      <w:r w:rsidR="00E638BF">
        <w:t xml:space="preserve"> </w:t>
      </w:r>
      <w:r>
        <w:t xml:space="preserve">because exercise imposed a less </w:t>
      </w:r>
      <w:r w:rsidR="0033266A">
        <w:t>extreme</w:t>
      </w:r>
      <w:r>
        <w:t xml:space="preserve"> change in activity on a more restricted pool of motor units, and not because the underlying processes were fundamentally different.</w:t>
      </w:r>
      <w:r w:rsidR="00256593" w:rsidRPr="00256593">
        <w:t xml:space="preserve"> </w:t>
      </w:r>
    </w:p>
    <w:p w14:paraId="2347CE71" w14:textId="1C115C6D" w:rsidR="0022219B" w:rsidRPr="00422482" w:rsidRDefault="0059457B" w:rsidP="00714174">
      <w:pPr>
        <w:pStyle w:val="BodyText"/>
        <w:rPr>
          <w:lang w:val="en-GB" w:eastAsia="zh-CN"/>
        </w:rPr>
      </w:pPr>
      <w:r>
        <w:t>T</w:t>
      </w:r>
      <w:r w:rsidRPr="00E878BF">
        <w:t xml:space="preserve">his conclusion </w:t>
      </w:r>
      <w:r w:rsidR="00053716">
        <w:t>was</w:t>
      </w:r>
      <w:r w:rsidRPr="00E878BF">
        <w:t xml:space="preserve"> reinforced by </w:t>
      </w:r>
      <w:r w:rsidR="007179EA" w:rsidRPr="00E878BF">
        <w:t xml:space="preserve">changes observed </w:t>
      </w:r>
      <w:r w:rsidR="008D4954">
        <w:t xml:space="preserve">when impulse activity </w:t>
      </w:r>
      <w:r w:rsidR="00053716">
        <w:t>was</w:t>
      </w:r>
      <w:r w:rsidR="00297149">
        <w:t xml:space="preserve"> chronically</w:t>
      </w:r>
      <w:r w:rsidR="008D4954">
        <w:t xml:space="preserve"> intensified </w:t>
      </w:r>
      <w:r w:rsidR="00974634">
        <w:t>by</w:t>
      </w:r>
      <w:r w:rsidR="008D4954">
        <w:t xml:space="preserve"> increased postural loading. </w:t>
      </w:r>
      <w:r w:rsidR="00AC0FF0">
        <w:t xml:space="preserve">The soleus muscles of rats </w:t>
      </w:r>
      <w:r w:rsidR="00247F0B">
        <w:t>subjected to twice normal gravity in an animal</w:t>
      </w:r>
      <w:r w:rsidR="00AC0FF0">
        <w:t xml:space="preserve"> centrifuge</w:t>
      </w:r>
      <w:r w:rsidR="00247F0B">
        <w:t xml:space="preserve"> </w:t>
      </w:r>
      <w:r w:rsidR="00247F0B">
        <w:rPr>
          <w:lang w:eastAsia="zh-CN"/>
        </w:rPr>
        <w:t>showed a shift</w:t>
      </w:r>
      <w:r w:rsidR="00914748" w:rsidRPr="00914748">
        <w:rPr>
          <w:lang w:val="en-GB" w:eastAsia="zh-CN"/>
        </w:rPr>
        <w:t xml:space="preserve"> </w:t>
      </w:r>
      <w:r w:rsidR="00247F0B">
        <w:rPr>
          <w:lang w:val="en-GB" w:eastAsia="zh-CN"/>
        </w:rPr>
        <w:t xml:space="preserve">in the proportion of </w:t>
      </w:r>
      <w:r w:rsidR="00247F0B" w:rsidRPr="00914748">
        <w:rPr>
          <w:lang w:val="en-GB" w:eastAsia="zh-CN"/>
        </w:rPr>
        <w:t xml:space="preserve">slow oxidative fibers </w:t>
      </w:r>
      <w:r w:rsidR="00914748" w:rsidRPr="00914748">
        <w:rPr>
          <w:lang w:val="en-GB" w:eastAsia="zh-CN"/>
        </w:rPr>
        <w:t>from 82% to 100</w:t>
      </w:r>
      <w:r w:rsidR="002B37B0">
        <w:rPr>
          <w:lang w:val="en-GB" w:eastAsia="zh-CN"/>
        </w:rPr>
        <w:t>%</w:t>
      </w:r>
      <w:r w:rsidR="00247F0B">
        <w:rPr>
          <w:lang w:val="en-GB" w:eastAsia="zh-CN"/>
        </w:rPr>
        <w:t>.</w:t>
      </w:r>
      <w:r w:rsidR="002A1438">
        <w:rPr>
          <w:lang w:val="en-GB" w:eastAsia="zh-CN"/>
        </w:rPr>
        <w:fldChar w:fldCharType="begin">
          <w:fldData xml:space="preserve">PEVuZE5vdGU+PENpdGU+PEF1dGhvcj5NYXJ0aW48L0F1dGhvcj48WWVhcj4xOTc1PC9ZZWFyPjxS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</w:fldData>
        </w:fldChar>
      </w:r>
      <w:r w:rsidR="002A1438">
        <w:rPr>
          <w:lang w:val="en-GB" w:eastAsia="zh-CN"/>
        </w:rPr>
        <w:instrText xml:space="preserve"> ADDIN EN.CITE </w:instrText>
      </w:r>
      <w:r w:rsidR="002A1438">
        <w:rPr>
          <w:lang w:val="en-GB" w:eastAsia="zh-CN"/>
        </w:rPr>
        <w:fldChar w:fldCharType="begin">
          <w:fldData xml:space="preserve">PEVuZE5vdGU+PENpdGU+PEF1dGhvcj5NYXJ0aW48L0F1dGhvcj48WWVhcj4xOTc1PC9ZZWFyPjxS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</w:fldData>
        </w:fldChar>
      </w:r>
      <w:r w:rsidR="002A1438">
        <w:rPr>
          <w:lang w:val="en-GB" w:eastAsia="zh-CN"/>
        </w:rPr>
        <w:instrText xml:space="preserve"> ADDIN EN.CITE.DATA </w:instrText>
      </w:r>
      <w:r w:rsidR="002A1438">
        <w:rPr>
          <w:lang w:val="en-GB" w:eastAsia="zh-CN"/>
        </w:rPr>
      </w:r>
      <w:r w:rsidR="002A1438">
        <w:rPr>
          <w:lang w:val="en-GB" w:eastAsia="zh-CN"/>
        </w:rPr>
        <w:fldChar w:fldCharType="end"/>
      </w:r>
      <w:r w:rsidR="002A1438">
        <w:rPr>
          <w:lang w:val="en-GB" w:eastAsia="zh-CN"/>
        </w:rPr>
      </w:r>
      <w:r w:rsidR="002A1438">
        <w:rPr>
          <w:lang w:val="en-GB" w:eastAsia="zh-CN"/>
        </w:rPr>
        <w:fldChar w:fldCharType="separate"/>
      </w:r>
      <w:r w:rsidR="002A1438" w:rsidRPr="002A1438">
        <w:rPr>
          <w:noProof/>
          <w:vertAlign w:val="superscript"/>
          <w:lang w:val="en-GB" w:eastAsia="zh-CN"/>
        </w:rPr>
        <w:t>69,70</w:t>
      </w:r>
      <w:r w:rsidR="002A1438">
        <w:rPr>
          <w:lang w:val="en-GB" w:eastAsia="zh-CN"/>
        </w:rPr>
        <w:fldChar w:fldCharType="end"/>
      </w:r>
      <w:r w:rsidR="00247F0B">
        <w:t xml:space="preserve"> </w:t>
      </w:r>
      <w:r w:rsidR="009C1B00">
        <w:t xml:space="preserve">One month after </w:t>
      </w:r>
      <w:r w:rsidR="00714174">
        <w:t xml:space="preserve">the body weight of mice was increased by placing </w:t>
      </w:r>
      <w:r w:rsidR="007A4037">
        <w:t>lead blocks</w:t>
      </w:r>
      <w:r w:rsidR="00714174">
        <w:t xml:space="preserve"> </w:t>
      </w:r>
      <w:r w:rsidR="007A4037">
        <w:t xml:space="preserve">under the skin of the lower back, </w:t>
      </w:r>
      <w:r w:rsidR="009C1B00">
        <w:t xml:space="preserve">the soleus </w:t>
      </w:r>
      <w:r w:rsidR="00E878BF" w:rsidRPr="0022219B">
        <w:t>muscles showed a marked increase in the proportion of</w:t>
      </w:r>
      <w:r w:rsidR="002B37B0" w:rsidRPr="002B37B0">
        <w:t xml:space="preserve"> </w:t>
      </w:r>
      <w:r w:rsidR="002B37B0">
        <w:t xml:space="preserve">both </w:t>
      </w:r>
      <w:r w:rsidR="00E878BF" w:rsidRPr="0022219B">
        <w:t>slow MHC and</w:t>
      </w:r>
      <w:r w:rsidR="00E878BF">
        <w:t xml:space="preserve"> the</w:t>
      </w:r>
      <w:r w:rsidR="00E878BF" w:rsidRPr="00E878BF">
        <w:t xml:space="preserve"> </w:t>
      </w:r>
      <w:r w:rsidR="00E878BF" w:rsidRPr="00422482">
        <w:t>slow type of sarcoplasmic reticulum calcium pump (SERCA2a)</w:t>
      </w:r>
      <w:r w:rsidR="00E878BF">
        <w:t>.</w:t>
      </w:r>
      <w:r w:rsidR="002A1438">
        <w:fldChar w:fldCharType="begin">
          <w:fldData xml:space="preserve">PEVuZE5vdGU+PENpdGU+PEF1dGhvcj5Bd2VkZTwvQXV0aG9yPjxZZWFyPjE5OTk8L1llYXI+PFJl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</w:fldData>
        </w:fldChar>
      </w:r>
      <w:r w:rsidR="002A1438">
        <w:instrText xml:space="preserve"> ADDIN EN.CITE </w:instrText>
      </w:r>
      <w:r w:rsidR="002A1438">
        <w:fldChar w:fldCharType="begin">
          <w:fldData xml:space="preserve">PEVuZE5vdGU+PENpdGU+PEF1dGhvcj5Bd2VkZTwvQXV0aG9yPjxZZWFyPjE5OTk8L1llYXI+PFJl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</w:fldData>
        </w:fldChar>
      </w:r>
      <w:r w:rsidR="002A1438">
        <w:instrText xml:space="preserve"> ADDIN EN.CITE.DATA </w:instrText>
      </w:r>
      <w:r w:rsidR="002A1438">
        <w:fldChar w:fldCharType="end"/>
      </w:r>
      <w:r w:rsidR="002A1438">
        <w:fldChar w:fldCharType="separate"/>
      </w:r>
      <w:r w:rsidR="002A1438" w:rsidRPr="002A1438">
        <w:rPr>
          <w:noProof/>
          <w:vertAlign w:val="superscript"/>
        </w:rPr>
        <w:t>71</w:t>
      </w:r>
      <w:r w:rsidR="002A1438">
        <w:fldChar w:fldCharType="end"/>
      </w:r>
      <w:r w:rsidR="00E878BF">
        <w:t xml:space="preserve"> </w:t>
      </w:r>
      <w:r w:rsidR="007A4037">
        <w:t xml:space="preserve">Five weeks after </w:t>
      </w:r>
      <w:r w:rsidR="0022219B">
        <w:t xml:space="preserve">tenotomy of the </w:t>
      </w:r>
      <w:r w:rsidR="00A10C58">
        <w:t xml:space="preserve">synergistic </w:t>
      </w:r>
      <w:r w:rsidR="007A4037">
        <w:t>gastrocnemius muscle in rats,</w:t>
      </w:r>
      <w:r w:rsidR="0022219B">
        <w:t xml:space="preserve"> </w:t>
      </w:r>
      <w:r w:rsidR="007A4037">
        <w:t xml:space="preserve">the plantaris </w:t>
      </w:r>
      <w:r w:rsidR="00AC1C1D">
        <w:t xml:space="preserve">and soleus </w:t>
      </w:r>
      <w:r w:rsidR="007A4037">
        <w:t xml:space="preserve">muscles showed </w:t>
      </w:r>
      <w:r w:rsidR="00505BD1">
        <w:t>a</w:t>
      </w:r>
      <w:r w:rsidR="00AC1C1D">
        <w:t xml:space="preserve"> pronounced</w:t>
      </w:r>
      <w:r w:rsidR="00505BD1">
        <w:t xml:space="preserve"> shift </w:t>
      </w:r>
      <w:r w:rsidR="00AC1C1D">
        <w:t>from</w:t>
      </w:r>
      <w:r w:rsidR="00505BD1">
        <w:t xml:space="preserve"> fast towards </w:t>
      </w:r>
      <w:r w:rsidR="00505BD1">
        <w:lastRenderedPageBreak/>
        <w:t>slow MHCs</w:t>
      </w:r>
      <w:r w:rsidR="00AC1C1D">
        <w:t>.</w:t>
      </w:r>
      <w:r w:rsidR="002A1438">
        <w:fldChar w:fldCharType="begin"/>
      </w:r>
      <w:r w:rsidR="002A1438">
        <w:instrText xml:space="preserve"> ADDIN EN.CITE &lt;EndNote&gt;&lt;Cite&gt;&lt;Author&gt;Sugiura&lt;/Author&gt;&lt;Year&gt;1993&lt;/Year&gt;&lt;RecNum&gt;6386&lt;/RecNum&gt;&lt;DisplayText&gt;&lt;style face="superscript"&gt;72&lt;/style&gt;&lt;/DisplayText&gt;&lt;record&gt;&lt;rec-number&gt;6386&lt;/rec-number&gt;&lt;foreign-keys&gt;&lt;key app="EN" db-id="s0fdxed9nz559ze0tvi5axrcds5r2vtarvvw" timestamp="1496570011"&gt;6386&lt;/key&gt;&lt;/foreign-keys&gt;&lt;ref-type name="Journal Article"&gt;17&lt;/ref-type&gt;&lt;contributors&gt;&lt;authors&gt;&lt;author&gt;Sugiura, T.&lt;/author&gt;&lt;author&gt;Miyata, H.&lt;/author&gt;&lt;author&gt;Kawai, Y.&lt;/author&gt;&lt;author&gt;Matoba, H.&lt;/author&gt;&lt;author&gt;Murakami, N.&lt;/author&gt;&lt;/authors&gt;&lt;/contributors&gt;&lt;auth-address&gt;Laboratory of Biomechanics and Physiology, Faculty of Liberal Arts, Yamaguchi University, Japan.&lt;/auth-address&gt;&lt;titles&gt;&lt;title&gt;Changes in myosin heavy chain isoform expression of overloaded rat skeletal muscles&lt;/title&gt;&lt;secondary-title&gt;Int J Biochem&lt;/secondary-title&gt;&lt;/titles&gt;&lt;periodical&gt;&lt;full-title&gt;Int J Biochem&lt;/full-title&gt;&lt;/periodical&gt;&lt;pages&gt;1609-13&lt;/pages&gt;&lt;volume&gt;25&lt;/volume&gt;&lt;number&gt;11&lt;/number&gt;&lt;keywords&gt;&lt;keyword&gt;Animals&lt;/keyword&gt;&lt;keyword&gt;Male&lt;/keyword&gt;&lt;keyword&gt;Muscles/*metabolism&lt;/keyword&gt;&lt;keyword&gt;Myosins/*metabolism&lt;/keyword&gt;&lt;keyword&gt;Organ Size&lt;/keyword&gt;&lt;keyword&gt;Rats&lt;/keyword&gt;&lt;keyword&gt;Rats, Wistar&lt;/keyword&gt;&lt;/keywords&gt;&lt;dates&gt;&lt;year&gt;1993&lt;/year&gt;&lt;pub-dates&gt;&lt;date&gt;Nov&lt;/date&gt;&lt;/pub-dates&gt;&lt;/dates&gt;&lt;isbn&gt;0020-711X (Print)&amp;#xD;0020-711X (Linking)&lt;/isbn&gt;&lt;accession-num&gt;8288030&lt;/accession-num&gt;&lt;urls&gt;&lt;related-urls&gt;&lt;url&gt;https://www.ncbi.nlm.nih.gov/pubmed/8288030&lt;/url&gt;&lt;/related-urls&gt;&lt;/urls&gt;&lt;/record&gt;&lt;/Cite&gt;&lt;/EndNote&gt;</w:instrText>
      </w:r>
      <w:r w:rsidR="002A1438">
        <w:fldChar w:fldCharType="separate"/>
      </w:r>
      <w:r w:rsidR="002A1438" w:rsidRPr="002A1438">
        <w:rPr>
          <w:noProof/>
          <w:vertAlign w:val="superscript"/>
        </w:rPr>
        <w:t>72</w:t>
      </w:r>
      <w:r w:rsidR="002A1438">
        <w:fldChar w:fldCharType="end"/>
      </w:r>
      <w:r w:rsidR="007B1FBA">
        <w:t xml:space="preserve"> </w:t>
      </w:r>
      <w:r w:rsidR="0022219B">
        <w:t xml:space="preserve">Rat plantaris muscles overloaded by removal of </w:t>
      </w:r>
      <w:r w:rsidR="00A10C58">
        <w:t xml:space="preserve">both the </w:t>
      </w:r>
      <w:r w:rsidR="0022219B">
        <w:t>gastrocnemius and</w:t>
      </w:r>
      <w:r w:rsidR="00A10C58">
        <w:t xml:space="preserve"> the</w:t>
      </w:r>
      <w:r w:rsidR="0022219B">
        <w:t xml:space="preserve"> soleus muscles showed a significant shift from fast towards slow MHCs after only 14 days.</w:t>
      </w:r>
      <w:r w:rsidR="002A1438">
        <w:fldChar w:fldCharType="begin"/>
      </w:r>
      <w:r w:rsidR="002A1438">
        <w:instrText xml:space="preserve"> ADDIN EN.CITE &lt;EndNote&gt;&lt;Cite&gt;&lt;Author&gt;Smith&lt;/Author&gt;&lt;Year&gt;2002&lt;/Year&gt;&lt;RecNum&gt;4295&lt;/RecNum&gt;&lt;DisplayText&gt;&lt;style face="superscript"&gt;73&lt;/style&gt;&lt;/DisplayText&gt;&lt;record&gt;&lt;rec-number&gt;4295&lt;/rec-number&gt;&lt;foreign-keys&gt;&lt;key app="EN" db-id="s0fdxed9nz559ze0tvi5axrcds5r2vtarvvw" timestamp="0"&gt;4295&lt;/key&gt;&lt;/foreign-keys&gt;&lt;ref-type name="Journal Article"&gt;17&lt;/ref-type&gt;&lt;contributors&gt;&lt;authors&gt;&lt;author&gt;Smith, L. W.&lt;/author&gt;&lt;author&gt;Smith, J. D.&lt;/author&gt;&lt;author&gt;Criswell, D. S.&lt;/author&gt;&lt;/authors&gt;&lt;/contributors&gt;&lt;auth-address&gt;Department of Kinesiology, Texas Woman&amp;apos;s University, Denton, Texas 76201.&lt;/auth-address&gt;&lt;titles&gt;&lt;title&gt;Involvement of nitric oxide synthase in skeletal muscle adaptation to chronic overload&lt;/title&gt;&lt;secondary-title&gt;Journal of Applied Physiology&lt;/secondary-title&gt;&lt;/titles&gt;&lt;periodical&gt;&lt;full-title&gt;Journal of Applied Physiology&lt;/full-title&gt;&lt;abbr-1&gt;J. Appl. Physiol.&lt;/abbr-1&gt;&lt;/periodical&gt;&lt;pages&gt;2005-11&lt;/pages&gt;&lt;volume&gt;92&lt;/volume&gt;&lt;number&gt;5&lt;/number&gt;&lt;keywords&gt;&lt;keyword&gt;nitric&lt;/keyword&gt;&lt;keyword&gt;oxide&lt;/keyword&gt;&lt;keyword&gt;synthase&lt;/keyword&gt;&lt;keyword&gt;rat&lt;/keyword&gt;&lt;keyword&gt;skeletal&lt;/keyword&gt;&lt;keyword&gt;muscle&lt;/keyword&gt;&lt;keyword&gt;adaptation&lt;/keyword&gt;&lt;keyword&gt;plantaris&lt;/keyword&gt;&lt;keyword&gt;chronic&lt;/keyword&gt;&lt;keyword&gt;compensatory&lt;/keyword&gt;&lt;keyword&gt;overload&lt;/keyword&gt;&lt;keyword&gt;hypertrophy&lt;/keyword&gt;&lt;keyword&gt;histochemistry&lt;/keyword&gt;&lt;keyword&gt;myosin&lt;/keyword&gt;&lt;keyword&gt;heavy-chain&lt;/keyword&gt;&lt;keyword&gt;isoform&lt;/keyword&gt;&lt;keyword&gt;transition&lt;/keyword&gt;&lt;keyword&gt;inhibition&lt;/keyword&gt;&lt;keyword&gt;L-NAME&lt;/keyword&gt;&lt;/keywords&gt;&lt;dates&gt;&lt;year&gt;2002&lt;/year&gt;&lt;pub-dates&gt;&lt;date&gt;May&lt;/date&gt;&lt;/pub-dates&gt;&lt;/dates&gt;&lt;label&gt;zetoc/PubMed&lt;/label&gt;&lt;urls&gt;&lt;related-urls&gt;&lt;url&gt;http://jap.physiology.org/cgi/content/full/92/5/2005&lt;/url&gt;&lt;url&gt;http://jap.physiology.org/cgi/content/abstract/92/5/2005&lt;/url&gt;&lt;url&gt;http://www.ncbi.nlm.nih.gov/entrez/query.fcgi?cmd=Retrieve&amp;amp;db=PubMed&amp;amp;dopt=Citation&amp;amp;list_uids=11960951&lt;/url&gt;&lt;/related-urls&gt;&lt;/urls&gt;&lt;/record&gt;&lt;/Cite&gt;&lt;/EndNote&gt;</w:instrText>
      </w:r>
      <w:r w:rsidR="002A1438">
        <w:fldChar w:fldCharType="separate"/>
      </w:r>
      <w:r w:rsidR="002A1438" w:rsidRPr="002A1438">
        <w:rPr>
          <w:noProof/>
          <w:vertAlign w:val="superscript"/>
        </w:rPr>
        <w:t>73</w:t>
      </w:r>
      <w:r w:rsidR="002A1438">
        <w:fldChar w:fldCharType="end"/>
      </w:r>
    </w:p>
    <w:p w14:paraId="7227F774" w14:textId="59F42813" w:rsidR="00256593" w:rsidRDefault="00500820" w:rsidP="005A7AD4">
      <w:pPr>
        <w:pStyle w:val="BodyText"/>
      </w:pPr>
      <w:r>
        <w:t>Th</w:t>
      </w:r>
      <w:r w:rsidR="00460268">
        <w:t xml:space="preserve">ese </w:t>
      </w:r>
      <w:r w:rsidR="00A47461">
        <w:t>various</w:t>
      </w:r>
      <w:r>
        <w:t xml:space="preserve"> non-electrical </w:t>
      </w:r>
      <w:r w:rsidR="00256593">
        <w:t>interv</w:t>
      </w:r>
      <w:r w:rsidR="00A23201">
        <w:t>en</w:t>
      </w:r>
      <w:r w:rsidR="00256593">
        <w:t xml:space="preserve">tions </w:t>
      </w:r>
      <w:r w:rsidR="00460268">
        <w:t xml:space="preserve">all </w:t>
      </w:r>
      <w:r w:rsidR="00256593">
        <w:t xml:space="preserve">result in changes that are </w:t>
      </w:r>
      <w:r w:rsidR="002B37B0">
        <w:t xml:space="preserve">qualitatively </w:t>
      </w:r>
      <w:r w:rsidR="00256593">
        <w:t>similar, although not as fully developed, as those elicited by chronic electrical stimulatio</w:t>
      </w:r>
      <w:r w:rsidR="004B12B6">
        <w:t xml:space="preserve">n. They point to </w:t>
      </w:r>
      <w:r w:rsidR="00130499">
        <w:t>the</w:t>
      </w:r>
      <w:r w:rsidR="004B12B6">
        <w:t xml:space="preserve"> </w:t>
      </w:r>
      <w:r w:rsidR="00130499">
        <w:t xml:space="preserve">inherent ability of </w:t>
      </w:r>
      <w:r w:rsidR="004B12B6">
        <w:t>skeletal muscle</w:t>
      </w:r>
      <w:r w:rsidR="00130499">
        <w:t xml:space="preserve"> to respond to an increase in </w:t>
      </w:r>
      <w:r w:rsidR="005A7AD4">
        <w:t>functional demand</w:t>
      </w:r>
      <w:r w:rsidR="00130499">
        <w:t xml:space="preserve">, however </w:t>
      </w:r>
      <w:r w:rsidR="00225A2E">
        <w:t>engendered.</w:t>
      </w:r>
    </w:p>
    <w:p w14:paraId="753286A5" w14:textId="4DC5B7CE" w:rsidR="00640B72" w:rsidRDefault="00225A2E" w:rsidP="000F0902">
      <w:pPr>
        <w:pStyle w:val="BodyText"/>
      </w:pPr>
      <w:r>
        <w:t>S</w:t>
      </w:r>
      <w:r w:rsidR="00640B72">
        <w:t xml:space="preserve">uch a concept is obviously relevant to sports physiology, </w:t>
      </w:r>
      <w:r>
        <w:t xml:space="preserve">but </w:t>
      </w:r>
      <w:r w:rsidR="00640B72">
        <w:t xml:space="preserve">it also has a bearing on the interpretation of pathological conditions in which changes in biochemical profile could reflect a recent history of </w:t>
      </w:r>
      <w:r w:rsidR="00714174">
        <w:t>over</w:t>
      </w:r>
      <w:r w:rsidR="00640B72">
        <w:t>use or disuse.</w:t>
      </w:r>
      <w:r w:rsidR="002A1438">
        <w:fldChar w:fldCharType="begin">
          <w:fldData xml:space="preserve">PEVuZE5vdGU+PENpdGU+PEF1dGhvcj5DcmV3czwvQXV0aG9yPjxZZWFyPjE5NzY8L1llYXI+PFJl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</w:fldData>
        </w:fldChar>
      </w:r>
      <w:r w:rsidR="002A1438">
        <w:instrText xml:space="preserve"> ADDIN EN.CITE </w:instrText>
      </w:r>
      <w:r w:rsidR="002A1438">
        <w:fldChar w:fldCharType="begin">
          <w:fldData xml:space="preserve">PEVuZE5vdGU+PENpdGU+PEF1dGhvcj5DcmV3czwvQXV0aG9yPjxZZWFyPjE5NzY8L1llYXI+PFJl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</w:fldData>
        </w:fldChar>
      </w:r>
      <w:r w:rsidR="002A1438">
        <w:instrText xml:space="preserve"> ADDIN EN.CITE.DATA </w:instrText>
      </w:r>
      <w:r w:rsidR="002A1438">
        <w:fldChar w:fldCharType="end"/>
      </w:r>
      <w:r w:rsidR="002A1438">
        <w:fldChar w:fldCharType="separate"/>
      </w:r>
      <w:r w:rsidR="002A1438" w:rsidRPr="002A1438">
        <w:rPr>
          <w:noProof/>
          <w:vertAlign w:val="superscript"/>
        </w:rPr>
        <w:t>74,75</w:t>
      </w:r>
      <w:r w:rsidR="002A1438">
        <w:fldChar w:fldCharType="end"/>
      </w:r>
    </w:p>
    <w:p w14:paraId="43CFBA5C" w14:textId="69A43511" w:rsidR="00115B71" w:rsidRDefault="00D127E6" w:rsidP="006F5C69">
      <w:pPr>
        <w:pStyle w:val="Body-firstline"/>
      </w:pPr>
      <w:r>
        <w:rPr>
          <w:rStyle w:val="inlineheading"/>
        </w:rPr>
        <w:t xml:space="preserve">Hypothesis: </w:t>
      </w:r>
      <w:r w:rsidR="00A47461">
        <w:rPr>
          <w:rStyle w:val="inlineheading"/>
        </w:rPr>
        <w:t>muscle type transformation</w:t>
      </w:r>
      <w:r>
        <w:rPr>
          <w:rStyle w:val="inlineheading"/>
        </w:rPr>
        <w:t xml:space="preserve"> </w:t>
      </w:r>
      <w:r w:rsidR="00A62FF3">
        <w:rPr>
          <w:rStyle w:val="inlineheading"/>
        </w:rPr>
        <w:t xml:space="preserve">requires a specific pattern </w:t>
      </w:r>
      <w:r w:rsidRPr="006F5C69">
        <w:rPr>
          <w:rStyle w:val="inlineheading"/>
        </w:rPr>
        <w:t xml:space="preserve">of </w:t>
      </w:r>
      <w:r>
        <w:rPr>
          <w:rStyle w:val="inlineheading"/>
        </w:rPr>
        <w:t>impulse activity.</w:t>
      </w:r>
      <w:r>
        <w:t xml:space="preserve"> </w:t>
      </w:r>
      <w:r w:rsidR="00AC2A9B">
        <w:t xml:space="preserve">By 1980 the notion that </w:t>
      </w:r>
      <w:r w:rsidR="00AE1E34">
        <w:t xml:space="preserve">changes in impulse activity </w:t>
      </w:r>
      <w:r w:rsidR="003B097A">
        <w:t>brought</w:t>
      </w:r>
      <w:r w:rsidR="00AE1E34">
        <w:t xml:space="preserve"> about a </w:t>
      </w:r>
      <w:r w:rsidR="00E24FC5">
        <w:t xml:space="preserve">transformation of </w:t>
      </w:r>
      <w:r w:rsidR="00AC2A9B">
        <w:t>muscle</w:t>
      </w:r>
      <w:r w:rsidR="00E24FC5">
        <w:t xml:space="preserve"> type</w:t>
      </w:r>
      <w:r w:rsidR="00AE1E34">
        <w:t xml:space="preserve"> </w:t>
      </w:r>
      <w:r w:rsidR="00E24FC5">
        <w:t xml:space="preserve">was </w:t>
      </w:r>
      <w:r w:rsidR="00AC2A9B">
        <w:t xml:space="preserve">firmly established. The adaptive hypothesis placed the emphasis on the amount of </w:t>
      </w:r>
      <w:r w:rsidR="00157D90">
        <w:t xml:space="preserve">impulse </w:t>
      </w:r>
      <w:r w:rsidR="00AC2A9B">
        <w:t>activity, but there remained the possi</w:t>
      </w:r>
      <w:r w:rsidR="00AE1E34">
        <w:t>b</w:t>
      </w:r>
      <w:r w:rsidR="00AC2A9B">
        <w:t>ility that pat</w:t>
      </w:r>
      <w:r w:rsidR="00735262">
        <w:t>te</w:t>
      </w:r>
      <w:r w:rsidR="00AC2A9B">
        <w:t xml:space="preserve">rn </w:t>
      </w:r>
      <w:r w:rsidR="00157D90">
        <w:t>also</w:t>
      </w:r>
      <w:r w:rsidR="00AC2A9B">
        <w:t xml:space="preserve"> played a part. Subsequent work </w:t>
      </w:r>
      <w:r w:rsidR="00E22D17">
        <w:t xml:space="preserve">showed that </w:t>
      </w:r>
      <w:r w:rsidR="00CB2B7C">
        <w:t>stimulation regimes that deliver</w:t>
      </w:r>
      <w:r w:rsidR="003B097A">
        <w:t>ed</w:t>
      </w:r>
      <w:r w:rsidR="00CB2B7C">
        <w:t xml:space="preserve"> the same number of impulses produce</w:t>
      </w:r>
      <w:r w:rsidR="003B097A">
        <w:t>d</w:t>
      </w:r>
      <w:r w:rsidR="00CB2B7C">
        <w:t xml:space="preserve"> the same fast-to-slow transformation, regardless of pattern</w:t>
      </w:r>
      <w:r w:rsidR="002373AF">
        <w:t xml:space="preserve"> or frequency</w:t>
      </w:r>
      <w:r w:rsidR="00CB2B7C">
        <w:t>.</w:t>
      </w:r>
      <w:r w:rsidR="002A1438">
        <w:fldChar w:fldCharType="begin">
          <w:fldData xml:space="preserve">PEVuZE5vdGU+PENpdGU+PEF1dGhvcj5IdWRsaWNrYTwvQXV0aG9yPjxZZWFyPjE5ODI8L1llYXI+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</w:fldData>
        </w:fldChar>
      </w:r>
      <w:r w:rsidR="002A1438">
        <w:instrText xml:space="preserve"> ADDIN EN.CITE </w:instrText>
      </w:r>
      <w:r w:rsidR="002A1438">
        <w:fldChar w:fldCharType="begin">
          <w:fldData xml:space="preserve">PEVuZE5vdGU+PENpdGU+PEF1dGhvcj5IdWRsaWNrYTwvQXV0aG9yPjxZZWFyPjE5ODI8L1llYXI+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8,76-81</w:t>
      </w:r>
      <w:r w:rsidR="002A1438">
        <w:fldChar w:fldCharType="end"/>
      </w:r>
    </w:p>
    <w:p w14:paraId="38334A23" w14:textId="2D08006E" w:rsidR="00C61F52" w:rsidRDefault="002373AF" w:rsidP="002373AF">
      <w:pPr>
        <w:pStyle w:val="Body-firstline"/>
      </w:pPr>
      <w:bookmarkStart w:id="81" w:name="OLE_LINK9"/>
      <w:r>
        <w:t>T</w:t>
      </w:r>
      <w:r w:rsidR="00735FA8">
        <w:t xml:space="preserve">he </w:t>
      </w:r>
      <w:r w:rsidR="00EF5B2E">
        <w:t>reciprocal transformation</w:t>
      </w:r>
      <w:r w:rsidR="00357AD5">
        <w:t xml:space="preserve"> </w:t>
      </w:r>
      <w:r w:rsidR="00EF5B2E">
        <w:t xml:space="preserve">from </w:t>
      </w:r>
      <w:r w:rsidR="00735FA8">
        <w:t xml:space="preserve">a </w:t>
      </w:r>
      <w:r w:rsidR="00EF5B2E">
        <w:t>slow</w:t>
      </w:r>
      <w:r w:rsidR="00735FA8">
        <w:t xml:space="preserve">, fatigue-resistant towards a </w:t>
      </w:r>
      <w:r w:rsidR="00EF5B2E">
        <w:t>fast</w:t>
      </w:r>
      <w:r w:rsidR="00735FA8">
        <w:t>,</w:t>
      </w:r>
      <w:r w:rsidR="00735FA8" w:rsidRPr="00735FA8">
        <w:t xml:space="preserve"> </w:t>
      </w:r>
      <w:r w:rsidR="00735FA8">
        <w:t>fatigue-susceptible state</w:t>
      </w:r>
      <w:r w:rsidR="001F4EBA">
        <w:t xml:space="preserve">, </w:t>
      </w:r>
      <w:r w:rsidR="007545DB">
        <w:t xml:space="preserve">can be produced </w:t>
      </w:r>
      <w:r>
        <w:t xml:space="preserve">simply by </w:t>
      </w:r>
      <w:r w:rsidR="007545DB">
        <w:t xml:space="preserve">cessation of impulse activity. </w:t>
      </w:r>
      <w:r w:rsidR="001C60CF">
        <w:t>Such</w:t>
      </w:r>
      <w:r w:rsidR="00CB3D79">
        <w:t xml:space="preserve"> a trend </w:t>
      </w:r>
      <w:r w:rsidR="009C4A58">
        <w:t>has long been</w:t>
      </w:r>
      <w:r w:rsidR="00CB3D79">
        <w:t xml:space="preserve"> familiar to clinicians in the field of spinal-cord injury</w:t>
      </w:r>
      <w:r w:rsidR="00985BF1" w:rsidRPr="00985BF1">
        <w:t xml:space="preserve"> </w:t>
      </w:r>
      <w:r w:rsidR="002A1438">
        <w:fldChar w:fldCharType="begin"/>
      </w:r>
      <w:r w:rsidR="002A1438">
        <w:instrText xml:space="preserve"> ADDIN EN.CITE &lt;EndNote&gt;&lt;Cite&gt;&lt;Author&gt;Grimby&lt;/Author&gt;&lt;Year&gt;1976&lt;/Year&gt;&lt;RecNum&gt;1729&lt;/RecNum&gt;&lt;DisplayText&gt;&lt;style face="superscript"&gt;82&lt;/style&gt;&lt;/DisplayText&gt;&lt;record&gt;&lt;rec-number&gt;1729&lt;/rec-number&gt;&lt;foreign-keys&gt;&lt;key app="EN" db-id="s0fdxed9nz559ze0tvi5axrcds5r2vtarvvw" timestamp="0"&gt;1729&lt;/key&gt;&lt;/foreign-keys&gt;&lt;ref-type name="Journal Article"&gt;17&lt;/ref-type&gt;&lt;contributors&gt;&lt;authors&gt;&lt;author&gt;Grimby, G.&lt;/author&gt;&lt;author&gt;Broberg, C.&lt;/author&gt;&lt;author&gt;Krotkiewska, I.&lt;/author&gt;&lt;author&gt;Krotkiewski, M.&lt;/author&gt;&lt;/authors&gt;&lt;/contributors&gt;&lt;titles&gt;&lt;title&gt;Muscle fiber composition in patients with traumatic cord lesion&lt;/title&gt;&lt;secondary-title&gt;Scandinavian Journal of Rehabilitation Medicine&lt;/secondary-title&gt;&lt;/titles&gt;&lt;periodical&gt;&lt;full-title&gt;Scandinavian Journal of Rehabilitation Medicine&lt;/full-title&gt;&lt;abbr-1&gt;Scand J Rehabil Med&lt;/abbr-1&gt;&lt;/periodical&gt;&lt;pages&gt;37-42&lt;/pages&gt;&lt;volume&gt;8&lt;/volume&gt;&lt;keywords&gt;&lt;keyword&gt;deltoid&lt;/keyword&gt;&lt;keyword&gt;vastus&lt;/keyword&gt;&lt;keyword&gt;lateralis&lt;/keyword&gt;&lt;keyword&gt;gastrocnemius&lt;/keyword&gt;&lt;keyword&gt;soleus&lt;/keyword&gt;&lt;keyword&gt;human&lt;/keyword&gt;&lt;keyword&gt;paralysis&lt;/keyword&gt;&lt;keyword&gt;diameter&lt;/keyword&gt;&lt;keyword&gt;histochemistry&lt;/keyword&gt;&lt;keyword&gt;myosin&lt;/keyword&gt;&lt;keyword&gt;ATPase&lt;/keyword&gt;&lt;keyword&gt;succinate&lt;/keyword&gt;&lt;keyword&gt;dehydrogenase&lt;/keyword&gt;&lt;keyword&gt;spinal&lt;/keyword&gt;&lt;keyword&gt;cord&lt;/keyword&gt;&lt;keyword&gt;trauma&lt;/keyword&gt;&lt;/keywords&gt;&lt;dates&gt;&lt;year&gt;1976&lt;/year&gt;&lt;/dates&gt;&lt;label&gt;&amp;apos;3409&amp;apos;&lt;/label&gt;&lt;urls&gt;&lt;/urls&gt;&lt;/record&gt;&lt;/Cite&gt;&lt;/EndNote&gt;</w:instrText>
      </w:r>
      <w:r w:rsidR="002A1438">
        <w:fldChar w:fldCharType="separate"/>
      </w:r>
      <w:r w:rsidR="002A1438" w:rsidRPr="002A1438">
        <w:rPr>
          <w:noProof/>
          <w:vertAlign w:val="superscript"/>
        </w:rPr>
        <w:t>82</w:t>
      </w:r>
      <w:r w:rsidR="002A1438">
        <w:fldChar w:fldCharType="end"/>
      </w:r>
      <w:r w:rsidR="001D6FF1">
        <w:t>, and i</w:t>
      </w:r>
      <w:r w:rsidR="00AE0904">
        <w:t xml:space="preserve">t has been </w:t>
      </w:r>
      <w:r w:rsidR="00EC6974">
        <w:t xml:space="preserve">convincingly </w:t>
      </w:r>
      <w:r w:rsidR="00AE0904">
        <w:t xml:space="preserve">demonstrated experimentally. </w:t>
      </w:r>
      <w:r w:rsidR="00EB74CC">
        <w:t xml:space="preserve">After </w:t>
      </w:r>
      <w:r w:rsidR="005967F3">
        <w:t xml:space="preserve">just </w:t>
      </w:r>
      <w:r w:rsidR="00EB74CC">
        <w:t>14 days of microgravity in spaceflight</w:t>
      </w:r>
      <w:r w:rsidR="005967F3">
        <w:t xml:space="preserve"> rat soleus muscles showed a shift from slow toward fast MHCs.</w:t>
      </w:r>
      <w:r w:rsidR="002A1438">
        <w:fldChar w:fldCharType="begin"/>
      </w:r>
      <w:r w:rsidR="002A1438">
        <w:instrText xml:space="preserve"> ADDIN EN.CITE &lt;EndNote&gt;&lt;Cite&gt;&lt;Author&gt;Talmadge&lt;/Author&gt;&lt;Year&gt;1996&lt;/Year&gt;&lt;RecNum&gt;6385&lt;/RecNum&gt;&lt;DisplayText&gt;&lt;style face="superscript"&gt;83&lt;/style&gt;&lt;/DisplayText&gt;&lt;record&gt;&lt;rec-number&gt;6385&lt;/rec-number&gt;&lt;foreign-keys&gt;&lt;key app="EN" db-id="s0fdxed9nz559ze0tvi5axrcds5r2vtarvvw" timestamp="1496569894"&gt;6385&lt;/key&gt;&lt;/foreign-keys&gt;&lt;ref-type name="Journal Article"&gt;17&lt;/ref-type&gt;&lt;contributors&gt;&lt;authors&gt;&lt;author&gt;Talmadge, R. J.&lt;/author&gt;&lt;author&gt;Roy, R. R.&lt;/author&gt;&lt;author&gt;Edgerton, V. R.&lt;/author&gt;&lt;/authors&gt;&lt;/contributors&gt;&lt;auth-address&gt;Department of Physiological Science and Brain Research Institute, University of California, Los Angeles 90095-1527, USA. bobt@lscomp.lifesci.ucla.edu&lt;/auth-address&gt;&lt;titles&gt;&lt;title&gt;Distribution of myosin heavy chain isoforms in non-weight-bearing rat soleus muscle fibers&lt;/title&gt;&lt;secondary-title&gt;J Appl Physiol (1985)&lt;/secondary-title&gt;&lt;/titles&gt;&lt;periodical&gt;&lt;full-title&gt;J Appl Physiol (1985)&lt;/full-title&gt;&lt;/periodical&gt;&lt;pages&gt;2540-6&lt;/pages&gt;&lt;volume&gt;81&lt;/volume&gt;&lt;number&gt;6&lt;/number&gt;&lt;keywords&gt;&lt;keyword&gt;Animals&lt;/keyword&gt;&lt;keyword&gt;Immunohistochemistry&lt;/keyword&gt;&lt;keyword&gt;Male&lt;/keyword&gt;&lt;keyword&gt;Muscle, Skeletal/*metabolism&lt;/keyword&gt;&lt;keyword&gt;Myosin Heavy Chains/*metabolism&lt;/keyword&gt;&lt;keyword&gt;Rats&lt;/keyword&gt;&lt;keyword&gt;Rats, Wistar&lt;/keyword&gt;&lt;keyword&gt;NASA Discipline Musculoskeletal&lt;/keyword&gt;&lt;keyword&gt;NASA Discipline Number 00-00&lt;/keyword&gt;&lt;keyword&gt;NASA Program Flight&lt;/keyword&gt;&lt;keyword&gt;Non-NASA Center&lt;/keyword&gt;&lt;/keywords&gt;&lt;dates&gt;&lt;year&gt;1996&lt;/year&gt;&lt;pub-dates&gt;&lt;date&gt;Dec&lt;/date&gt;&lt;/pub-dates&gt;&lt;/dates&gt;&lt;isbn&gt;8750-7587 (Print)&amp;#xD;0161-7567 (Linking)&lt;/isbn&gt;&lt;accession-num&gt;9018504&lt;/accession-num&gt;&lt;urls&gt;&lt;related-urls&gt;&lt;url&gt;https://www.ncbi.nlm.nih.gov/pubmed/9018504&lt;/url&gt;&lt;/related-urls&gt;&lt;/urls&gt;&lt;/record&gt;&lt;/Cite&gt;&lt;/EndNote&gt;</w:instrText>
      </w:r>
      <w:r w:rsidR="002A1438">
        <w:fldChar w:fldCharType="separate"/>
      </w:r>
      <w:r w:rsidR="002A1438" w:rsidRPr="002A1438">
        <w:rPr>
          <w:noProof/>
          <w:vertAlign w:val="superscript"/>
        </w:rPr>
        <w:t>83</w:t>
      </w:r>
      <w:r w:rsidR="002A1438">
        <w:fldChar w:fldCharType="end"/>
      </w:r>
      <w:r w:rsidR="005967F3">
        <w:t xml:space="preserve"> Hind limb suspension produced similar changes in the non-weight-bearing soleus muscles.</w:t>
      </w:r>
      <w:r w:rsidR="002A1438">
        <w:fldChar w:fldCharType="begin"/>
      </w:r>
      <w:r w:rsidR="002A1438">
        <w:instrText xml:space="preserve"> ADDIN EN.CITE &lt;EndNote&gt;&lt;Cite&gt;&lt;Author&gt;Talmadge&lt;/Author&gt;&lt;Year&gt;1996&lt;/Year&gt;&lt;RecNum&gt;6385&lt;/RecNum&gt;&lt;DisplayText&gt;&lt;style face="superscript"&gt;83&lt;/style&gt;&lt;/DisplayText&gt;&lt;record&gt;&lt;rec-number&gt;6385&lt;/rec-number&gt;&lt;foreign-keys&gt;&lt;key app="EN" db-id="s0fdxed9nz559ze0tvi5axrcds5r2vtarvvw" timestamp="1496569894"&gt;6385&lt;/key&gt;&lt;/foreign-keys&gt;&lt;ref-type name="Journal Article"&gt;17&lt;/ref-type&gt;&lt;contributors&gt;&lt;authors&gt;&lt;author&gt;Talmadge, R. J.&lt;/author&gt;&lt;author&gt;Roy, R. R.&lt;/author&gt;&lt;author&gt;Edgerton, V. R.&lt;/author&gt;&lt;/authors&gt;&lt;/contributors&gt;&lt;auth-address&gt;Department of Physiological Science and Brain Research Institute, University of California, Los Angeles 90095-1527, USA. bobt@lscomp.lifesci.ucla.edu&lt;/auth-address&gt;&lt;titles&gt;&lt;title&gt;Distribution of myosin heavy chain isoforms in non-weight-bearing rat soleus muscle fibers&lt;/title&gt;&lt;secondary-title&gt;J Appl Physiol (1985)&lt;/secondary-title&gt;&lt;/titles&gt;&lt;periodical&gt;&lt;full-title&gt;J Appl Physiol (1985)&lt;/full-title&gt;&lt;/periodical&gt;&lt;pages&gt;2540-6&lt;/pages&gt;&lt;volume&gt;81&lt;/volume&gt;&lt;number&gt;6&lt;/number&gt;&lt;keywords&gt;&lt;keyword&gt;Animals&lt;/keyword&gt;&lt;keyword&gt;Immunohistochemistry&lt;/keyword&gt;&lt;keyword&gt;Male&lt;/keyword&gt;&lt;keyword&gt;Muscle, Skeletal/*metabolism&lt;/keyword&gt;&lt;keyword&gt;Myosin Heavy Chains/*metabolism&lt;/keyword&gt;&lt;keyword&gt;Rats&lt;/keyword&gt;&lt;keyword&gt;Rats, Wistar&lt;/keyword&gt;&lt;keyword&gt;NASA Discipline Musculoskeletal&lt;/keyword&gt;&lt;keyword&gt;NASA Discipline Number 00-00&lt;/keyword&gt;&lt;keyword&gt;NASA Program Flight&lt;/keyword&gt;&lt;keyword&gt;Non-NASA Center&lt;/keyword&gt;&lt;/keywords&gt;&lt;dates&gt;&lt;year&gt;1996&lt;/year&gt;&lt;pub-dates&gt;&lt;date&gt;Dec&lt;/date&gt;&lt;/pub-dates&gt;&lt;/dates&gt;&lt;isbn&gt;8750-7587 (Print)&amp;#xD;0161-7567 (Linking)&lt;/isbn&gt;&lt;accession-num&gt;9018504&lt;/accession-num&gt;&lt;urls&gt;&lt;related-urls&gt;&lt;url&gt;https://www.ncbi.nlm.nih.gov/pubmed/9018504&lt;/url&gt;&lt;/related-urls&gt;&lt;/urls&gt;&lt;/record&gt;&lt;/Cite&gt;&lt;/EndNote&gt;</w:instrText>
      </w:r>
      <w:r w:rsidR="002A1438">
        <w:fldChar w:fldCharType="separate"/>
      </w:r>
      <w:r w:rsidR="002A1438" w:rsidRPr="002A1438">
        <w:rPr>
          <w:noProof/>
          <w:vertAlign w:val="superscript"/>
        </w:rPr>
        <w:t>83</w:t>
      </w:r>
      <w:r w:rsidR="002A1438">
        <w:fldChar w:fldCharType="end"/>
      </w:r>
      <w:r w:rsidR="005967F3">
        <w:t xml:space="preserve"> </w:t>
      </w:r>
      <w:r w:rsidR="009C4A58">
        <w:t>After up to 90 days of s</w:t>
      </w:r>
      <w:r w:rsidR="00D174E8">
        <w:t xml:space="preserve">pinal cord isolation, which renders </w:t>
      </w:r>
      <w:r w:rsidR="007E5CC8">
        <w:t>muscles</w:t>
      </w:r>
      <w:r w:rsidR="00D174E8">
        <w:t xml:space="preserve"> </w:t>
      </w:r>
      <w:r w:rsidR="007E5CC8">
        <w:t xml:space="preserve">electrically silent </w:t>
      </w:r>
      <w:r w:rsidR="00D174E8">
        <w:t xml:space="preserve">without </w:t>
      </w:r>
      <w:r w:rsidR="00331064">
        <w:t>interrupting the motor nerve</w:t>
      </w:r>
      <w:r w:rsidR="00E2170B">
        <w:t xml:space="preserve">, </w:t>
      </w:r>
      <w:r w:rsidR="00331064">
        <w:t xml:space="preserve">slow </w:t>
      </w:r>
      <w:r w:rsidR="007E5CC8">
        <w:lastRenderedPageBreak/>
        <w:t xml:space="preserve">isoforms of MHC </w:t>
      </w:r>
      <w:r w:rsidR="009C4A58">
        <w:t xml:space="preserve">were replaced almost completely by the corresponding fast isoforms </w:t>
      </w:r>
      <w:r w:rsidR="00331064">
        <w:t>at both the mRNA and protein levels.</w:t>
      </w:r>
      <w:bookmarkEnd w:id="79"/>
      <w:bookmarkEnd w:id="80"/>
      <w:r w:rsidR="002A1438">
        <w:fldChar w:fldCharType="begin">
          <w:fldData xml:space="preserve">PEVuZE5vdGU+PENpdGU+PEF1dGhvcj5IdWV5PC9BdXRob3I+PFllYXI+MjAwMTwvWWVhcj48UmVj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</w:fldData>
        </w:fldChar>
      </w:r>
      <w:r w:rsidR="002A1438">
        <w:instrText xml:space="preserve"> ADDIN EN.CITE </w:instrText>
      </w:r>
      <w:r w:rsidR="002A1438">
        <w:fldChar w:fldCharType="begin">
          <w:fldData xml:space="preserve">PEVuZE5vdGU+PENpdGU+PEF1dGhvcj5IdWV5PC9BdXRob3I+PFllYXI+MjAwMTwvWWVhcj48UmVj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</w:fldData>
        </w:fldChar>
      </w:r>
      <w:r w:rsidR="002A1438">
        <w:instrText xml:space="preserve"> ADDIN EN.CITE.DATA </w:instrText>
      </w:r>
      <w:r w:rsidR="002A1438">
        <w:fldChar w:fldCharType="end"/>
      </w:r>
      <w:r w:rsidR="002A1438">
        <w:fldChar w:fldCharType="separate"/>
      </w:r>
      <w:r w:rsidR="002A1438" w:rsidRPr="002A1438">
        <w:rPr>
          <w:noProof/>
          <w:vertAlign w:val="superscript"/>
        </w:rPr>
        <w:t>84,85</w:t>
      </w:r>
      <w:r w:rsidR="002A1438">
        <w:fldChar w:fldCharType="end"/>
      </w:r>
      <w:r w:rsidR="00BC06A9">
        <w:t xml:space="preserve"> </w:t>
      </w:r>
      <w:r w:rsidR="00E82924">
        <w:t>Similar</w:t>
      </w:r>
      <w:r w:rsidR="00BE19D5">
        <w:t>, although less complete, changes were seen in cat soleus, which is normally almost homogenous</w:t>
      </w:r>
      <w:r w:rsidR="007A71CA">
        <w:t>ly slow.</w:t>
      </w:r>
      <w:r w:rsidR="002A1438">
        <w:fldChar w:fldCharType="begin"/>
      </w:r>
      <w:r w:rsidR="002A1438">
        <w:instrText xml:space="preserve"> ADDIN EN.CITE &lt;EndNote&gt;&lt;Cite&gt;&lt;Author&gt;Talmadge&lt;/Author&gt;&lt;Year&gt;1996&lt;/Year&gt;&lt;RecNum&gt;6388&lt;/RecNum&gt;&lt;DisplayText&gt;&lt;style face="superscript"&gt;86&lt;/style&gt;&lt;/DisplayText&gt;&lt;record&gt;&lt;rec-number&gt;6388&lt;/rec-number&gt;&lt;foreign-keys&gt;&lt;key app="EN" db-id="s0fdxed9nz559ze0tvi5axrcds5r2vtarvvw" timestamp="1497521186"&gt;6388&lt;/key&gt;&lt;/foreign-keys&gt;&lt;ref-type name="Journal Article"&gt;17&lt;/ref-type&gt;&lt;contributors&gt;&lt;authors&gt;&lt;author&gt;Talmadge, R. J.&lt;/author&gt;&lt;author&gt;Roy, R. R.&lt;/author&gt;&lt;author&gt;Edgerton, V. R.&lt;/author&gt;&lt;/authors&gt;&lt;/contributors&gt;&lt;titles&gt;&lt;title&gt;Myosin heavy chain profile of cat soleus following chronic reduced activity or inactivity&lt;/title&gt;&lt;secondary-title&gt;Muscle and Nerve&lt;/secondary-title&gt;&lt;/titles&gt;&lt;periodical&gt;&lt;full-title&gt;Muscle and Nerve&lt;/full-title&gt;&lt;abbr-1&gt;Muscle Nerve&lt;/abbr-1&gt;&lt;/periodical&gt;&lt;pages&gt;980-988&lt;/pages&gt;&lt;volume&gt;19&lt;/volume&gt;&lt;number&gt;8&lt;/number&gt;&lt;keywords&gt;&lt;keyword&gt;transection&lt;/keyword&gt;&lt;keyword&gt;isolation&lt;/keyword&gt;&lt;keyword&gt;embryonic&lt;/keyword&gt;&lt;keyword&gt;myogenic&lt;/keyword&gt;&lt;keyword&gt;neurotrophic&lt;/keyword&gt;&lt;keyword&gt;atrophy&lt;/keyword&gt;&lt;keyword&gt;spinal&lt;/keyword&gt;&lt;keyword&gt;cord&lt;/keyword&gt;&lt;keyword&gt;disuse&lt;/keyword&gt;&lt;keyword&gt;fast&lt;/keyword&gt;&lt;keyword&gt;slow&lt;/keyword&gt;&lt;keyword&gt;myosin&lt;/keyword&gt;&lt;keyword&gt;heavy&lt;/keyword&gt;&lt;keyword&gt;chain&lt;/keyword&gt;&lt;keyword&gt;cat&lt;/keyword&gt;&lt;keyword&gt;soleus&lt;/keyword&gt;&lt;keyword&gt;chronic&lt;/keyword&gt;&lt;/keywords&gt;&lt;dates&gt;&lt;year&gt;1996&lt;/year&gt;&lt;/dates&gt;&lt;accession-num&gt;6048&lt;/accession-num&gt;&lt;label&gt;&amp;apos;6048&amp;apos;&lt;/label&gt;&lt;urls&gt;&lt;/urls&gt;&lt;/record&gt;&lt;/Cite&gt;&lt;/EndNote&gt;</w:instrText>
      </w:r>
      <w:r w:rsidR="002A1438">
        <w:fldChar w:fldCharType="separate"/>
      </w:r>
      <w:r w:rsidR="002A1438" w:rsidRPr="002A1438">
        <w:rPr>
          <w:noProof/>
          <w:vertAlign w:val="superscript"/>
        </w:rPr>
        <w:t>86</w:t>
      </w:r>
      <w:r w:rsidR="002A1438">
        <w:fldChar w:fldCharType="end"/>
      </w:r>
      <w:r w:rsidR="009240C5">
        <w:t xml:space="preserve"> If a </w:t>
      </w:r>
      <w:r w:rsidR="00F42A83">
        <w:t xml:space="preserve">mere reduction in impulse activity can produce these changes, what is the role of </w:t>
      </w:r>
      <w:r>
        <w:t xml:space="preserve">phasic high-frequency activity? Such patterns </w:t>
      </w:r>
      <w:r w:rsidR="009F399D">
        <w:t>are better than continuous low-frequency patterns when it comes to preserving force and mass, because overall protein synthesis is enhanced by strong muscle contractions.</w:t>
      </w:r>
      <w:r w:rsidR="002A1438">
        <w:fldChar w:fldCharType="begin">
          <w:fldData xml:space="preserve">PEVuZE5vdGU+PENpdGU+PEF1dGhvcj5Hb2xkYmVyZzwvQXV0aG9yPjxZZWFyPjE5NzQ8L1llYXI+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</w:fldData>
        </w:fldChar>
      </w:r>
      <w:r w:rsidR="002A1438">
        <w:instrText xml:space="preserve"> ADDIN EN.CITE </w:instrText>
      </w:r>
      <w:r w:rsidR="002A1438">
        <w:fldChar w:fldCharType="begin">
          <w:fldData xml:space="preserve">PEVuZE5vdGU+PENpdGU+PEF1dGhvcj5Hb2xkYmVyZzwvQXV0aG9yPjxZZWFyPjE5NzQ8L1llYXI+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</w:fldData>
        </w:fldChar>
      </w:r>
      <w:r w:rsidR="002A1438">
        <w:instrText xml:space="preserve"> ADDIN EN.CITE.DATA </w:instrText>
      </w:r>
      <w:r w:rsidR="002A1438">
        <w:fldChar w:fldCharType="end"/>
      </w:r>
      <w:r w:rsidR="002A1438">
        <w:fldChar w:fldCharType="separate"/>
      </w:r>
      <w:r w:rsidR="002A1438" w:rsidRPr="002A1438">
        <w:rPr>
          <w:noProof/>
          <w:vertAlign w:val="superscript"/>
        </w:rPr>
        <w:t>87-92</w:t>
      </w:r>
      <w:r w:rsidR="002A1438">
        <w:fldChar w:fldCharType="end"/>
      </w:r>
      <w:r w:rsidR="009F399D">
        <w:t xml:space="preserve"> </w:t>
      </w:r>
      <w:r>
        <w:t>T</w:t>
      </w:r>
      <w:r w:rsidR="00F31B33">
        <w:t>he primary effect of brief high-frequency bursts applied to an otherwise silent muscle is</w:t>
      </w:r>
      <w:r w:rsidR="00AA3C9D">
        <w:t xml:space="preserve"> thus</w:t>
      </w:r>
      <w:r w:rsidR="00F31B33">
        <w:t xml:space="preserve"> to boost protein synthesis</w:t>
      </w:r>
      <w:r w:rsidR="009F399D" w:rsidRPr="009F399D">
        <w:t xml:space="preserve"> </w:t>
      </w:r>
      <w:r w:rsidR="009F399D">
        <w:t>non-specifically</w:t>
      </w:r>
      <w:r w:rsidR="00F31B33">
        <w:t>, enhancing</w:t>
      </w:r>
      <w:r w:rsidR="00626751">
        <w:t xml:space="preserve"> – </w:t>
      </w:r>
      <w:r w:rsidR="00F31B33">
        <w:t>but not initiating</w:t>
      </w:r>
      <w:r w:rsidR="00626751">
        <w:t xml:space="preserve"> – </w:t>
      </w:r>
      <w:r w:rsidR="00A62FF3">
        <w:t xml:space="preserve">the </w:t>
      </w:r>
      <w:r w:rsidR="00AC1C9C">
        <w:t>shift towards fast muscle characteristics.</w:t>
      </w:r>
      <w:r w:rsidR="009F399D" w:rsidRPr="009F399D">
        <w:t xml:space="preserve"> </w:t>
      </w:r>
      <w:r w:rsidR="009F399D">
        <w:t xml:space="preserve">(See Ref. </w:t>
      </w:r>
      <w:r w:rsidR="002A1438" w:rsidRPr="002A1438">
        <w:fldChar w:fldCharType="begin"/>
      </w:r>
      <w:r w:rsidR="002A1438" w:rsidRPr="002A1438">
        <w:instrText xml:space="preserve"> ADDIN EN.CITE &lt;EndNote&gt;&lt;Cite&gt;&lt;Author&gt;Salmons&lt;/Author&gt;&lt;Year&gt;2009&lt;/Year&gt;&lt;RecNum&gt;5581&lt;/RecNum&gt;&lt;DisplayText&gt;&lt;style face="superscript"&gt;61&lt;/style&gt;&lt;/DisplayText&gt;&lt;record&gt;&lt;rec-number&gt;5581&lt;/rec-number&gt;&lt;foreign-keys&gt;&lt;key app="EN" db-id="s0fdxed9nz559ze0tvi5axrcds5r2vtarvvw" timestamp="1258153722"&gt;5581&lt;/key&gt;&lt;/foreign-keys&gt;&lt;ref-type name="Journal Article"&gt;17&lt;/ref-type&gt;&lt;contributors&gt;&lt;authors&gt;&lt;author&gt;Salmons, S.&lt;/author&gt;&lt;/authors&gt;&lt;/contributors&gt;&lt;titles&gt;&lt;title&gt;Adaptive change in electrically stimulated muscle: a framework for the design of clinical protocols (Invited review)&lt;/title&gt;&lt;secondary-title&gt;Muscle and Nerve&lt;/secondary-title&gt;&lt;/titles&gt;&lt;periodical&gt;&lt;full-title&gt;Muscle and Nerve&lt;/full-title&gt;&lt;abbr-1&gt;Muscle Nerve&lt;/abbr-1&gt;&lt;/periodical&gt;&lt;pages&gt;918-935&lt;/pages&gt;&lt;volume&gt;40&lt;/volume&gt;&lt;number&gt;6&lt;/number&gt;&lt;keywords&gt;&lt;keyword&gt;review&lt;/keyword&gt;&lt;keyword&gt;adaptation&lt;/keyword&gt;&lt;keyword&gt;skeletal muscle&lt;/keyword&gt;&lt;keyword&gt;stimulation&lt;/keyword&gt;&lt;/keywords&gt;&lt;dates&gt;&lt;year&gt;2009&lt;/year&gt;&lt;/dates&gt;&lt;isbn&gt;0148-639X&lt;/isbn&gt;&lt;urls&gt;&lt;/urls&gt;&lt;/record&gt;&lt;/Cite&gt;&lt;/EndNote&gt;</w:instrText>
      </w:r>
      <w:r w:rsidR="002A1438" w:rsidRPr="002A1438">
        <w:fldChar w:fldCharType="separate"/>
      </w:r>
      <w:r w:rsidR="002A1438" w:rsidRPr="00461620">
        <w:rPr>
          <w:noProof/>
        </w:rPr>
        <w:t>61</w:t>
      </w:r>
      <w:r w:rsidR="002A1438" w:rsidRPr="002A1438">
        <w:fldChar w:fldCharType="end"/>
      </w:r>
      <w:r w:rsidR="009F399D">
        <w:t xml:space="preserve"> for a more detailed discussion.)</w:t>
      </w:r>
    </w:p>
    <w:p w14:paraId="4C57AD15" w14:textId="4D7DC725" w:rsidR="005831FD" w:rsidRDefault="00A954A2" w:rsidP="00E714A9">
      <w:pPr>
        <w:pStyle w:val="Body-firstline"/>
      </w:pPr>
      <w:r>
        <w:t>T</w:t>
      </w:r>
      <w:r w:rsidR="00DB002C">
        <w:t>hese</w:t>
      </w:r>
      <w:r>
        <w:t xml:space="preserve"> </w:t>
      </w:r>
      <w:r w:rsidR="00CE4FAE">
        <w:t xml:space="preserve">complementary </w:t>
      </w:r>
      <w:r>
        <w:t>results</w:t>
      </w:r>
      <w:r w:rsidR="002E21BA">
        <w:t xml:space="preserve"> support the </w:t>
      </w:r>
      <w:r w:rsidR="009609DF">
        <w:t xml:space="preserve">view, </w:t>
      </w:r>
      <w:r w:rsidR="002E21BA">
        <w:t>central</w:t>
      </w:r>
      <w:r w:rsidR="009609DF">
        <w:t xml:space="preserve"> to</w:t>
      </w:r>
      <w:r w:rsidR="00861471">
        <w:t xml:space="preserve"> </w:t>
      </w:r>
      <w:r w:rsidR="002E21BA">
        <w:t>the adaptive hypothesis</w:t>
      </w:r>
      <w:r w:rsidR="009609DF">
        <w:t>,</w:t>
      </w:r>
      <w:r w:rsidR="002E21BA">
        <w:t xml:space="preserve"> that</w:t>
      </w:r>
      <w:r w:rsidR="00D25425">
        <w:t xml:space="preserve"> an increase in aggregate impulse activity induces a fast-to-slow transformation, whereas a decrease in activity allow</w:t>
      </w:r>
      <w:r w:rsidR="00CE4FAE">
        <w:t>s</w:t>
      </w:r>
      <w:r w:rsidR="00D25425">
        <w:t xml:space="preserve"> the muscle to revert to </w:t>
      </w:r>
      <w:r w:rsidR="002E21BA">
        <w:t>a fast default state.</w:t>
      </w:r>
    </w:p>
    <w:p w14:paraId="709F43FF" w14:textId="48A5AD7D" w:rsidR="00291511" w:rsidRDefault="00097D23" w:rsidP="005831FD">
      <w:pPr>
        <w:pStyle w:val="Body-firstline"/>
      </w:pPr>
      <w:r>
        <w:t>With what we now know about</w:t>
      </w:r>
      <w:r w:rsidR="00B24BA2">
        <w:t xml:space="preserve"> the role of impulse activity</w:t>
      </w:r>
      <w:r w:rsidR="006056DA">
        <w:t xml:space="preserve"> </w:t>
      </w:r>
      <w:r w:rsidR="00E638BF">
        <w:t xml:space="preserve">we </w:t>
      </w:r>
      <w:r w:rsidR="005831FD">
        <w:t>may</w:t>
      </w:r>
      <w:r w:rsidR="007C55BD">
        <w:t xml:space="preserve"> </w:t>
      </w:r>
      <w:r w:rsidR="006056DA">
        <w:t>return to the original cross-reinnervation experiments of 1960</w:t>
      </w:r>
      <w:r w:rsidR="00AA1A17">
        <w:t>.</w:t>
      </w:r>
      <w:r w:rsidR="002A1438">
        <w:fldChar w:fldCharType="begin"/>
      </w:r>
      <w:r w:rsidR="002A1438">
        <w:instrText xml:space="preserve"> ADDIN EN.CITE &lt;EndNote&gt;&lt;Cite&gt;&lt;Author&gt;Buller&lt;/Author&gt;&lt;Year&gt;1960&lt;/Year&gt;&lt;RecNum&gt;630&lt;/RecNum&gt;&lt;DisplayText&gt;&lt;style face="superscript"&gt;1&lt;/style&gt;&lt;/DisplayText&gt;&lt;record&gt;&lt;rec-number&gt;630&lt;/rec-number&gt;&lt;foreign-keys&gt;&lt;key app="EN" db-id="s0fdxed9nz559ze0tvi5axrcds5r2vtarvvw" timestamp="0"&gt;630&lt;/key&gt;&lt;/foreign-keys&gt;&lt;ref-type name="Journal Article"&gt;17&lt;/ref-type&gt;&lt;contributors&gt;&lt;authors&gt;&lt;author&gt;Buller, A. J.&lt;/author&gt;&lt;author&gt;Eccles, J. C.&lt;/author&gt;&lt;author&gt;Eccles, R. M.&lt;/author&gt;&lt;/authors&gt;&lt;/contributors&gt;&lt;titles&gt;&lt;title&gt;Interactions between motoneurons and muscles in respect of the characteristic speeds of their responses&lt;/title&gt;&lt;secondary-title&gt;Journal of Physiology&lt;/secondary-title&gt;&lt;/titles&gt;&lt;periodical&gt;&lt;full-title&gt;Journal of Physiology&lt;/full-title&gt;&lt;abbr-1&gt;J. Physiol.&lt;/abbr-1&gt;&lt;/periodical&gt;&lt;pages&gt;417-439&lt;/pages&gt;&lt;volume&gt;150&lt;/volume&gt;&lt;keywords&gt;&lt;keyword&gt;cross&lt;/keyword&gt;&lt;keyword&gt;union&lt;/keyword&gt;&lt;keyword&gt;nerve&lt;/keyword&gt;&lt;keyword&gt;fast&lt;/keyword&gt;&lt;keyword&gt;slow&lt;/keyword&gt;&lt;keyword&gt;cat&lt;/keyword&gt;&lt;keyword&gt;conduction&lt;/keyword&gt;&lt;keyword&gt;velocity&lt;/keyword&gt;&lt;keyword&gt;after&lt;/keyword&gt;&lt;keyword&gt;hyperpolarisation&lt;/keyword&gt;&lt;keyword&gt;differentiation&lt;/keyword&gt;&lt;keyword&gt;active&lt;/keyword&gt;&lt;keyword&gt;state&lt;/keyword&gt;&lt;keyword&gt;transport&lt;/keyword&gt;&lt;keyword&gt;impulse&lt;/keyword&gt;&lt;keyword&gt;curare&lt;/keyword&gt;&lt;keyword&gt;(see&lt;/keyword&gt;&lt;keyword&gt;also&lt;/keyword&gt;&lt;keyword&gt;0094)&lt;/keyword&gt;&lt;/keywords&gt;&lt;dates&gt;&lt;year&gt;1960&lt;/year&gt;&lt;/dates&gt;&lt;label&gt;&amp;apos;93&amp;apos;; Gray&amp;apos;s Anatomy, 38th edn&lt;/label&gt;&lt;urls&gt;&lt;/urls&gt;&lt;/record&gt;&lt;/Cite&gt;&lt;/EndNote&gt;</w:instrText>
      </w:r>
      <w:r w:rsidR="002A1438">
        <w:fldChar w:fldCharType="separate"/>
      </w:r>
      <w:r w:rsidR="002A1438" w:rsidRPr="002A1438">
        <w:rPr>
          <w:noProof/>
          <w:vertAlign w:val="superscript"/>
        </w:rPr>
        <w:t>1</w:t>
      </w:r>
      <w:r w:rsidR="002A1438">
        <w:fldChar w:fldCharType="end"/>
      </w:r>
      <w:r w:rsidR="006056DA">
        <w:t xml:space="preserve"> </w:t>
      </w:r>
      <w:r w:rsidR="00AA1A17">
        <w:t>We see that the adaptive hypothesis provides a simple and straightforward explanation of the changes seen in cross-reinnervated muscles (illustrated schematically in Fig. 1b). W</w:t>
      </w:r>
      <w:r w:rsidR="007C55BD">
        <w:t>hat</w:t>
      </w:r>
      <w:r w:rsidR="006056DA">
        <w:t xml:space="preserve"> would</w:t>
      </w:r>
      <w:r w:rsidR="007C55BD">
        <w:t xml:space="preserve"> the result</w:t>
      </w:r>
      <w:r w:rsidR="006056DA">
        <w:t xml:space="preserve"> of that experiment </w:t>
      </w:r>
      <w:r w:rsidR="007C55BD">
        <w:t xml:space="preserve">have been if </w:t>
      </w:r>
      <w:r w:rsidR="00AA1A17">
        <w:t xml:space="preserve">all </w:t>
      </w:r>
      <w:r w:rsidR="007C55BD">
        <w:t>impulse activity had been abolished by section of the spinal cord and the lumbosacral dorsal roots</w:t>
      </w:r>
      <w:r w:rsidR="00AA1A17">
        <w:t xml:space="preserve">? </w:t>
      </w:r>
      <w:r w:rsidR="006056DA">
        <w:t>The authors</w:t>
      </w:r>
      <w:r w:rsidR="00AA1A17">
        <w:t xml:space="preserve"> actually</w:t>
      </w:r>
      <w:r w:rsidR="006056DA">
        <w:t xml:space="preserve"> sought an answer to this very question and included the </w:t>
      </w:r>
      <w:r w:rsidR="003C3097">
        <w:t xml:space="preserve">results </w:t>
      </w:r>
      <w:r w:rsidR="006056DA">
        <w:t>in the paper.</w:t>
      </w:r>
      <w:r w:rsidR="002A1438">
        <w:fldChar w:fldCharType="begin"/>
      </w:r>
      <w:r w:rsidR="002A1438">
        <w:instrText xml:space="preserve"> ADDIN EN.CITE &lt;EndNote&gt;&lt;Cite&gt;&lt;Author&gt;Buller&lt;/Author&gt;&lt;Year&gt;1960&lt;/Year&gt;&lt;RecNum&gt;630&lt;/RecNum&gt;&lt;DisplayText&gt;&lt;style face="superscript"&gt;1&lt;/style&gt;&lt;/DisplayText&gt;&lt;record&gt;&lt;rec-number&gt;630&lt;/rec-number&gt;&lt;foreign-keys&gt;&lt;key app="EN" db-id="s0fdxed9nz559ze0tvi5axrcds5r2vtarvvw" timestamp="0"&gt;630&lt;/key&gt;&lt;/foreign-keys&gt;&lt;ref-type name="Journal Article"&gt;17&lt;/ref-type&gt;&lt;contributors&gt;&lt;authors&gt;&lt;author&gt;Buller, A. J.&lt;/author&gt;&lt;author&gt;Eccles, J. C.&lt;/author&gt;&lt;author&gt;Eccles, R. M.&lt;/author&gt;&lt;/authors&gt;&lt;/contributors&gt;&lt;titles&gt;&lt;title&gt;Interactions between motoneurons and muscles in respect of the characteristic speeds of their responses&lt;/title&gt;&lt;secondary-title&gt;Journal of Physiology&lt;/secondary-title&gt;&lt;/titles&gt;&lt;periodical&gt;&lt;full-title&gt;Journal of Physiology&lt;/full-title&gt;&lt;abbr-1&gt;J. Physiol.&lt;/abbr-1&gt;&lt;/periodical&gt;&lt;pages&gt;417-439&lt;/pages&gt;&lt;volume&gt;150&lt;/volume&gt;&lt;keywords&gt;&lt;keyword&gt;cross&lt;/keyword&gt;&lt;keyword&gt;union&lt;/keyword&gt;&lt;keyword&gt;nerve&lt;/keyword&gt;&lt;keyword&gt;fast&lt;/keyword&gt;&lt;keyword&gt;slow&lt;/keyword&gt;&lt;keyword&gt;cat&lt;/keyword&gt;&lt;keyword&gt;conduction&lt;/keyword&gt;&lt;keyword&gt;velocity&lt;/keyword&gt;&lt;keyword&gt;after&lt;/keyword&gt;&lt;keyword&gt;hyperpolarisation&lt;/keyword&gt;&lt;keyword&gt;differentiation&lt;/keyword&gt;&lt;keyword&gt;active&lt;/keyword&gt;&lt;keyword&gt;state&lt;/keyword&gt;&lt;keyword&gt;transport&lt;/keyword&gt;&lt;keyword&gt;impulse&lt;/keyword&gt;&lt;keyword&gt;curare&lt;/keyword&gt;&lt;keyword&gt;(see&lt;/keyword&gt;&lt;keyword&gt;also&lt;/keyword&gt;&lt;keyword&gt;0094)&lt;/keyword&gt;&lt;/keywords&gt;&lt;dates&gt;&lt;year&gt;1960&lt;/year&gt;&lt;/dates&gt;&lt;label&gt;&amp;apos;93&amp;apos;; Gray&amp;apos;s Anatomy, 38th edn&lt;/label&gt;&lt;urls&gt;&lt;/urls&gt;&lt;/record&gt;&lt;/Cite&gt;&lt;/EndNote&gt;</w:instrText>
      </w:r>
      <w:r w:rsidR="002A1438">
        <w:fldChar w:fldCharType="separate"/>
      </w:r>
      <w:r w:rsidR="002A1438" w:rsidRPr="002A1438">
        <w:rPr>
          <w:noProof/>
          <w:vertAlign w:val="superscript"/>
        </w:rPr>
        <w:t>1</w:t>
      </w:r>
      <w:r w:rsidR="002A1438">
        <w:fldChar w:fldCharType="end"/>
      </w:r>
      <w:r w:rsidR="007C55BD">
        <w:t xml:space="preserve"> Under these condition</w:t>
      </w:r>
      <w:r w:rsidR="002A195F">
        <w:t>s</w:t>
      </w:r>
      <w:r w:rsidR="007C55BD">
        <w:t xml:space="preserve"> a fast muscle reinnervated by a nerve that had </w:t>
      </w:r>
      <w:r w:rsidR="00B954CD">
        <w:t>previously supplied</w:t>
      </w:r>
      <w:r w:rsidR="007C55BD">
        <w:t xml:space="preserve"> a slow muscle remained fast.</w:t>
      </w:r>
      <w:r w:rsidR="00B954CD">
        <w:t xml:space="preserve"> </w:t>
      </w:r>
      <w:r w:rsidR="004D2997">
        <w:t xml:space="preserve">This experiment is the </w:t>
      </w:r>
      <w:r w:rsidR="00975D2E">
        <w:t>i</w:t>
      </w:r>
      <w:r w:rsidR="004D2997">
        <w:t>nverse of th</w:t>
      </w:r>
      <w:r w:rsidR="00137F05">
        <w:t>e one</w:t>
      </w:r>
      <w:r w:rsidR="004D2997">
        <w:t xml:space="preserve"> </w:t>
      </w:r>
      <w:r w:rsidR="00CE656B">
        <w:t>illustrated</w:t>
      </w:r>
      <w:r w:rsidR="00260EE8">
        <w:t xml:space="preserve">  in Fig. 1d</w:t>
      </w:r>
      <w:r w:rsidR="004D2997">
        <w:t xml:space="preserve"> and the result is </w:t>
      </w:r>
      <w:r w:rsidR="002A195F">
        <w:t>precisely what</w:t>
      </w:r>
      <w:r w:rsidR="003B49F9">
        <w:t xml:space="preserve"> </w:t>
      </w:r>
      <w:r w:rsidR="004D2997">
        <w:t>the adaptive hypothesis</w:t>
      </w:r>
      <w:r w:rsidR="003B49F9">
        <w:t xml:space="preserve"> would have predicted</w:t>
      </w:r>
      <w:r w:rsidR="004D2997">
        <w:t>. The</w:t>
      </w:r>
      <w:r w:rsidR="00B51083">
        <w:t xml:space="preserve"> </w:t>
      </w:r>
      <w:r w:rsidR="004D2997">
        <w:t>authors</w:t>
      </w:r>
      <w:r w:rsidR="00F80416">
        <w:t xml:space="preserve"> </w:t>
      </w:r>
      <w:r w:rsidR="00DF6301">
        <w:t>interpret</w:t>
      </w:r>
      <w:r w:rsidR="00137F05">
        <w:t>ed</w:t>
      </w:r>
      <w:r w:rsidR="00DF6301">
        <w:t xml:space="preserve"> it </w:t>
      </w:r>
      <w:r w:rsidR="00F80416">
        <w:t xml:space="preserve">differently only because </w:t>
      </w:r>
      <w:r w:rsidR="004D2997">
        <w:t xml:space="preserve">they </w:t>
      </w:r>
      <w:r w:rsidR="00F80416">
        <w:t>were starting with an imperfect understanding</w:t>
      </w:r>
      <w:r w:rsidR="004D2997">
        <w:t xml:space="preserve"> of the </w:t>
      </w:r>
      <w:r w:rsidR="004B390E">
        <w:t>effects of increased and decreased use on the muscles</w:t>
      </w:r>
      <w:r w:rsidR="004D2997">
        <w:t>.</w:t>
      </w:r>
      <w:r w:rsidR="00C97A39">
        <w:t xml:space="preserve"> </w:t>
      </w:r>
      <w:r w:rsidR="00BF20E6">
        <w:lastRenderedPageBreak/>
        <w:t>Subsequent experiments, with a broader range of outcome</w:t>
      </w:r>
      <w:r w:rsidR="00137F05">
        <w:t xml:space="preserve"> measures, yielded </w:t>
      </w:r>
      <w:r w:rsidR="003B49F9">
        <w:t>a similar result</w:t>
      </w:r>
      <w:r w:rsidR="00137F05">
        <w:t>, although again they were interpreted somewhat differently.</w:t>
      </w:r>
      <w:r w:rsidR="002A1438">
        <w:fldChar w:fldCharType="begin">
          <w:fldData xml:space="preserve">PEVuZE5vdGU+PENpdGU+PEF1dGhvcj5FbGRyaWRnZTwvQXV0aG9yPjxZZWFyPjE5ODQ8L1llYXI+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==
</w:fldData>
        </w:fldChar>
      </w:r>
      <w:r w:rsidR="002A1438">
        <w:instrText xml:space="preserve"> ADDIN EN.CITE </w:instrText>
      </w:r>
      <w:r w:rsidR="002A1438">
        <w:fldChar w:fldCharType="begin">
          <w:fldData xml:space="preserve">PEVuZE5vdGU+PENpdGU+PEF1dGhvcj5FbGRyaWRnZTwvQXV0aG9yPjxZZWFyPjE5ODQ8L1llYXI+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==
</w:fldData>
        </w:fldChar>
      </w:r>
      <w:r w:rsidR="002A1438">
        <w:instrText xml:space="preserve"> ADDIN EN.CITE.DATA </w:instrText>
      </w:r>
      <w:r w:rsidR="002A1438">
        <w:fldChar w:fldCharType="end"/>
      </w:r>
      <w:r w:rsidR="002A1438">
        <w:fldChar w:fldCharType="separate"/>
      </w:r>
      <w:r w:rsidR="002A1438" w:rsidRPr="002A1438">
        <w:rPr>
          <w:noProof/>
          <w:vertAlign w:val="superscript"/>
        </w:rPr>
        <w:t>93,94</w:t>
      </w:r>
      <w:r w:rsidR="002A1438">
        <w:fldChar w:fldCharType="end"/>
      </w:r>
    </w:p>
    <w:bookmarkEnd w:id="81"/>
    <w:p w14:paraId="24E3A359" w14:textId="77777777" w:rsidR="005644FE" w:rsidRPr="00632731" w:rsidRDefault="002A1B8F" w:rsidP="00367E81">
      <w:pPr>
        <w:pStyle w:val="Section"/>
      </w:pPr>
      <w:r w:rsidRPr="00632731">
        <w:t>APPLICATIONS</w:t>
      </w:r>
      <w:bookmarkEnd w:id="78"/>
    </w:p>
    <w:p w14:paraId="4BFE56D6" w14:textId="73512F28" w:rsidR="005644FE" w:rsidRPr="00632731" w:rsidRDefault="002A1B8F" w:rsidP="00E76CFE">
      <w:pPr>
        <w:pStyle w:val="Body-firstline"/>
      </w:pPr>
      <w:r w:rsidRPr="00632731">
        <w:t>Once the adaptive nature of muscle has been recogn</w:t>
      </w:r>
      <w:r w:rsidR="002E0FCA">
        <w:t>ize</w:t>
      </w:r>
      <w:r w:rsidRPr="00632731">
        <w:t xml:space="preserve">d it becomes possible to pursue its significance </w:t>
      </w:r>
      <w:r w:rsidR="00CE656B">
        <w:t>in</w:t>
      </w:r>
      <w:r w:rsidR="00CE656B" w:rsidRPr="00632731">
        <w:t xml:space="preserve"> </w:t>
      </w:r>
      <w:r w:rsidRPr="00632731">
        <w:t>both basic research and clinical application</w:t>
      </w:r>
      <w:r w:rsidR="00CE656B">
        <w:t>s</w:t>
      </w:r>
      <w:r w:rsidRPr="00632731">
        <w:t>.</w:t>
      </w:r>
    </w:p>
    <w:p w14:paraId="775630D9" w14:textId="3BB64E65" w:rsidR="005644FE" w:rsidRPr="00632731" w:rsidRDefault="002A1B8F" w:rsidP="00C358E2">
      <w:pPr>
        <w:pStyle w:val="Body-firstline"/>
      </w:pPr>
      <w:r w:rsidRPr="00E76CFE">
        <w:rPr>
          <w:rStyle w:val="inlineheading"/>
        </w:rPr>
        <w:t>Basic research.</w:t>
      </w:r>
      <w:r w:rsidRPr="00632731">
        <w:rPr>
          <w:i/>
        </w:rPr>
        <w:t xml:space="preserve"> </w:t>
      </w:r>
      <w:r w:rsidRPr="00632731">
        <w:t xml:space="preserve">Structural and functional differences between the fibre types of skeletal muscle are underpinned by differences in protein profile. These extend to families of proteins involved in: metabolism, including enzymes encoded in nuclei and mitochondria; membranes, including proteins involved in internal transport and storage of calcium; the regulation of contraction; and the contractile apparatus itself. </w:t>
      </w:r>
      <w:r w:rsidR="00953202">
        <w:t xml:space="preserve">The redifferentiation of skeletal muscle in response to a change in activity is therefore an attractive </w:t>
      </w:r>
      <w:r w:rsidR="00035E10">
        <w:t>model in which to investigate</w:t>
      </w:r>
      <w:r w:rsidRPr="00632731">
        <w:t xml:space="preserve"> the regulation and coordination of expression of the corresponding genes. </w:t>
      </w:r>
      <w:r w:rsidR="00035E10">
        <w:t xml:space="preserve">A definitive pathway for the phenomena has yet to emerge, although </w:t>
      </w:r>
      <w:r w:rsidR="00CB06A0">
        <w:t>a number of</w:t>
      </w:r>
      <w:r w:rsidR="00035E10">
        <w:t xml:space="preserve"> candidate pathways have been described</w:t>
      </w:r>
      <w:r w:rsidR="00A05AF6">
        <w:t>.</w:t>
      </w:r>
      <w:r w:rsidR="002A1438">
        <w:fldChar w:fldCharType="begin">
          <w:fldData xml:space="preserve">PEVuZE5vdGU+PENpdGU+PEF1dGhvcj5CYXNzZWwtRHVieTwvQXV0aG9yPjxZZWFyPjIwMDY8L1ll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</w:fldData>
        </w:fldChar>
      </w:r>
      <w:r w:rsidR="002A1438">
        <w:instrText xml:space="preserve"> ADDIN EN.CITE </w:instrText>
      </w:r>
      <w:r w:rsidR="002A1438">
        <w:fldChar w:fldCharType="begin">
          <w:fldData xml:space="preserve">PEVuZE5vdGU+PENpdGU+PEF1dGhvcj5CYXNzZWwtRHVieTwvQXV0aG9yPjxZZWFyPjIwMDY8L1ll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</w:fldData>
        </w:fldChar>
      </w:r>
      <w:r w:rsidR="002A1438">
        <w:instrText xml:space="preserve"> ADDIN EN.CITE.DATA </w:instrText>
      </w:r>
      <w:r w:rsidR="002A1438">
        <w:fldChar w:fldCharType="end"/>
      </w:r>
      <w:r w:rsidR="002A1438">
        <w:fldChar w:fldCharType="separate"/>
      </w:r>
      <w:r w:rsidR="002A1438" w:rsidRPr="002A1438">
        <w:rPr>
          <w:noProof/>
          <w:vertAlign w:val="superscript"/>
        </w:rPr>
        <w:t>95,96</w:t>
      </w:r>
      <w:r w:rsidR="002A1438">
        <w:fldChar w:fldCharType="end"/>
      </w:r>
      <w:r w:rsidR="00A05AF6">
        <w:t xml:space="preserve"> </w:t>
      </w:r>
      <w:r w:rsidR="00035E10">
        <w:t>It seems unlikely, however, that adaptive changes are the product of a single pathway. For example, chronic stimulation produces a monophasic decline in enzymes of glycolysis</w:t>
      </w:r>
      <w:r w:rsidR="002A1438">
        <w:fldChar w:fldCharType="begin">
          <w:fldData xml:space="preserve">PEVuZE5vdGU+PENpdGU+PEF1dGhvcj5QZXR0ZTwvQXV0aG9yPjxZZWFyPjE5NzM8L1llYXI+PFJl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</w:fldData>
        </w:fldChar>
      </w:r>
      <w:r w:rsidR="002A1438">
        <w:instrText xml:space="preserve"> ADDIN EN.CITE </w:instrText>
      </w:r>
      <w:r w:rsidR="002A1438">
        <w:fldChar w:fldCharType="begin">
          <w:fldData xml:space="preserve">PEVuZE5vdGU+PENpdGU+PEF1dGhvcj5QZXR0ZTwvQXV0aG9yPjxZZWFyPjE5NzM8L1llYXI+PFJl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</w:fldData>
        </w:fldChar>
      </w:r>
      <w:r w:rsidR="002A1438">
        <w:instrText xml:space="preserve"> ADDIN EN.CITE.DATA </w:instrText>
      </w:r>
      <w:r w:rsidR="002A1438">
        <w:fldChar w:fldCharType="end"/>
      </w:r>
      <w:r w:rsidR="002A1438">
        <w:fldChar w:fldCharType="separate"/>
      </w:r>
      <w:r w:rsidR="002A1438" w:rsidRPr="002A1438">
        <w:rPr>
          <w:noProof/>
          <w:vertAlign w:val="superscript"/>
        </w:rPr>
        <w:t>97,98</w:t>
      </w:r>
      <w:r w:rsidR="002A1438">
        <w:fldChar w:fldCharType="end"/>
      </w:r>
      <w:r w:rsidR="006677E9" w:rsidRPr="006677E9" w:rsidDel="006677E9">
        <w:t xml:space="preserve"> </w:t>
      </w:r>
      <w:r w:rsidR="00035E10">
        <w:t>but</w:t>
      </w:r>
      <w:r w:rsidR="00463A33">
        <w:t xml:space="preserve"> </w:t>
      </w:r>
      <w:r w:rsidR="00376CA1">
        <w:t xml:space="preserve">the </w:t>
      </w:r>
      <w:r w:rsidR="00035E10">
        <w:t xml:space="preserve">response </w:t>
      </w:r>
      <w:r w:rsidR="00376CA1">
        <w:t xml:space="preserve">of </w:t>
      </w:r>
      <w:r w:rsidR="00035E10">
        <w:t>mitochondrial volume and enzymes of oxidative metabolism</w:t>
      </w:r>
      <w:r w:rsidR="00376CA1" w:rsidRPr="00376CA1">
        <w:t xml:space="preserve"> </w:t>
      </w:r>
      <w:r w:rsidR="00376CA1">
        <w:t>is biphasic</w:t>
      </w:r>
      <w:r w:rsidR="00A34C6F">
        <w:t>.</w:t>
      </w:r>
      <w:r w:rsidR="002A1438">
        <w:fldChar w:fldCharType="begin"/>
      </w:r>
      <w:r w:rsidR="002A1438">
        <w:instrText xml:space="preserve"> ADDIN EN.CITE &lt;EndNote&gt;&lt;Cite&gt;&lt;Author&gt;Henriksson&lt;/Author&gt;&lt;Year&gt;1986&lt;/Year&gt;&lt;RecNum&gt;1939&lt;/RecNum&gt;&lt;DisplayText&gt;&lt;style face="superscript"&gt;98,99&lt;/style&gt;&lt;/DisplayText&gt;&lt;record&gt;&lt;rec-number&gt;1939&lt;/rec-number&gt;&lt;foreign-keys&gt;&lt;key app="EN" db-id="s0fdxed9nz559ze0tvi5axrcds5r2vtarvvw" timestamp="0"&gt;1939&lt;/key&gt;&lt;/foreign-keys&gt;&lt;ref-type name="Journal Article"&gt;17&lt;/ref-type&gt;&lt;contributors&gt;&lt;authors&gt;&lt;author&gt;Henriksson, J.&lt;/author&gt;&lt;author&gt;Chi, M.M.-Y.&lt;/author&gt;&lt;author&gt;Hintz, C.S.&lt;/author&gt;&lt;author&gt;Young, D.A.&lt;/author&gt;&lt;author&gt;Kaiser, K.K.&lt;/author&gt;&lt;author&gt;Salmons, S.&lt;/author&gt;&lt;author&gt;Lowry, O.H.&lt;/author&gt;&lt;/authors&gt;&lt;/contributors&gt;&lt;titles&gt;&lt;title&gt;Chronic stimulation of mammalian muscle: changes in enzymes of six metabolic pathways&lt;/title&gt;&lt;secondary-title&gt;American Journal of Physiology&lt;/secondary-title&gt;&lt;/titles&gt;&lt;periodical&gt;&lt;full-title&gt;American Journal of Physiology&lt;/full-title&gt;&lt;abbr-1&gt;Am J Physiol Cell Physiol&lt;/abbr-1&gt;&lt;/periodical&gt;&lt;pages&gt;C614-C632&lt;/pages&gt;&lt;volume&gt;251&lt;/volume&gt;&lt;dates&gt;&lt;year&gt;1986&lt;/year&gt;&lt;/dates&gt;&lt;label&gt;Gray&amp;apos;s Anatomy, 38th edn, Section 7: Muscle, Bibliography&lt;/label&gt;&lt;urls&gt;&lt;/urls&gt;&lt;/record&gt;&lt;/Cite&gt;&lt;Cite&gt;&lt;Author&gt;Eisenberg&lt;/Author&gt;&lt;Year&gt;1981&lt;/Year&gt;&lt;RecNum&gt;1307&lt;/RecNum&gt;&lt;record&gt;&lt;rec-number&gt;1307&lt;/rec-number&gt;&lt;foreign-keys&gt;&lt;key app="EN" db-id="s0fdxed9nz559ze0tvi5axrcds5r2vtarvvw" timestamp="0"&gt;1307&lt;/key&gt;&lt;/foreign-keys&gt;&lt;ref-type name="Journal Article"&gt;17&lt;/ref-type&gt;&lt;contributors&gt;&lt;authors&gt;&lt;author&gt;Eisenberg, B. R.&lt;/author&gt;&lt;author&gt;Salmons, S.&lt;/author&gt;&lt;/authors&gt;&lt;/contributors&gt;&lt;titles&gt;&lt;title&gt;The reorganisation of subcellular structure in muscle undergoing fast-to-slow type transformation: a stereological study&lt;/title&gt;&lt;secondary-title&gt;Cell and Tissue Research&lt;/secondary-title&gt;&lt;/titles&gt;&lt;periodical&gt;&lt;full-title&gt;Cell and Tissue Research&lt;/full-title&gt;&lt;abbr-1&gt;Cell Tissue Res.&lt;/abbr-1&gt;&lt;/periodical&gt;&lt;pages&gt;449-71&lt;/pages&gt;&lt;volume&gt;220&lt;/volume&gt;&lt;dates&gt;&lt;year&gt;1981&lt;/year&gt;&lt;/dates&gt;&lt;label&gt;&amp;apos;5472&amp;apos;; SS bibliog 6/96; Gray&amp;apos;s Anatomy, 38th edn; Muscle Damage (ed. S. Salmons), Oxford University Press: composite bibliography&lt;/label&gt;&lt;urls&gt;&lt;/urls&gt;&lt;/record&gt;&lt;/Cite&gt;&lt;/EndNote&gt;</w:instrText>
      </w:r>
      <w:r w:rsidR="002A1438">
        <w:fldChar w:fldCharType="separate"/>
      </w:r>
      <w:r w:rsidR="002A1438" w:rsidRPr="002A1438">
        <w:rPr>
          <w:noProof/>
          <w:vertAlign w:val="superscript"/>
        </w:rPr>
        <w:t>98,99</w:t>
      </w:r>
      <w:r w:rsidR="002A1438">
        <w:fldChar w:fldCharType="end"/>
      </w:r>
      <w:r w:rsidR="00035E10">
        <w:t xml:space="preserve"> In the latter case,</w:t>
      </w:r>
      <w:r w:rsidR="00463A33">
        <w:t xml:space="preserve"> we showed that</w:t>
      </w:r>
      <w:r w:rsidR="00035E10">
        <w:t xml:space="preserve"> the second</w:t>
      </w:r>
      <w:r w:rsidR="00A34C6F">
        <w:t>ary</w:t>
      </w:r>
      <w:r w:rsidR="00035E10">
        <w:t>, declining phase coincides with the transition from fast to slow myosin heavy chains</w:t>
      </w:r>
      <w:r w:rsidR="004833C5">
        <w:t>,</w:t>
      </w:r>
      <w:r w:rsidR="002A1438">
        <w:fldChar w:fldCharType="begin"/>
      </w:r>
      <w:r w:rsidR="002A1438">
        <w:instrText xml:space="preserve"> ADDIN EN.CITE &lt;EndNote&gt;&lt;Cite&gt;&lt;Author&gt;Brown&lt;/Author&gt;&lt;Year&gt;1983&lt;/Year&gt;&lt;RecNum&gt;584&lt;/RecNum&gt;&lt;DisplayText&gt;&lt;style face="superscript"&gt;62&lt;/style&gt;&lt;/DisplayText&gt;&lt;record&gt;&lt;rec-number&gt;584&lt;/rec-number&gt;&lt;foreign-keys&gt;&lt;key app="EN" db-id="s0fdxed9nz559ze0tvi5axrcds5r2vtarvvw" timestamp="0"&gt;584&lt;/key&gt;&lt;/foreign-keys&gt;&lt;ref-type name="Journal Article"&gt;17&lt;/ref-type&gt;&lt;contributors&gt;&lt;authors&gt;&lt;author&gt;Brown, W.E.&lt;/author&gt;&lt;author&gt;Salmons, S.&lt;/author&gt;&lt;author&gt;Whalen, R.G.&lt;/author&gt;&lt;/authors&gt;&lt;/contributors&gt;&lt;titles&gt;&lt;title&gt;The sequential replacement of myosin subunit isoforms during muscle type transformation induced by long term electrical stimulation&lt;/title&gt;&lt;secondary-title&gt;Journal of Biological Chemistry&lt;/secondary-title&gt;&lt;/titles&gt;&lt;periodical&gt;&lt;full-title&gt;Journal of Biological Chemistry&lt;/full-title&gt;&lt;abbr-1&gt;J Biol Chem&lt;/abbr-1&gt;&lt;/periodical&gt;&lt;pages&gt;14686-14692&lt;/pages&gt;&lt;volume&gt;258&lt;/volume&gt;&lt;dates&gt;&lt;year&gt;1983&lt;/year&gt;&lt;/dates&gt;&lt;label&gt;&amp;apos;5484&amp;apos; and SS bibliog 6/96 and Muscle Damage (ed. S. Salmons), Oxford University Press: composite bibliography; Gray&amp;apos;s Anatomy, 38th edn&lt;/label&gt;&lt;urls&gt;&lt;/urls&gt;&lt;/record&gt;&lt;/Cite&gt;&lt;/EndNote&gt;</w:instrText>
      </w:r>
      <w:r w:rsidR="002A1438">
        <w:fldChar w:fldCharType="separate"/>
      </w:r>
      <w:r w:rsidR="002A1438" w:rsidRPr="002A1438">
        <w:rPr>
          <w:noProof/>
          <w:vertAlign w:val="superscript"/>
        </w:rPr>
        <w:t>62</w:t>
      </w:r>
      <w:r w:rsidR="002A1438">
        <w:fldChar w:fldCharType="end"/>
      </w:r>
      <w:r w:rsidR="004833C5">
        <w:t xml:space="preserve"> </w:t>
      </w:r>
      <w:r w:rsidR="00035E10">
        <w:t>and fails to occur under stimulating conditions that do not produce that transition.</w:t>
      </w:r>
      <w:r w:rsidR="002A1438">
        <w:fldChar w:fldCharType="begin">
          <w:fldData xml:space="preserve">PEVuZE5vdGU+PENpdGU+PEF1dGhvcj5NYXluZTwvQXV0aG9yPjxZZWFyPjE5OTY8L1llYXI+PFJl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</w:fldData>
        </w:fldChar>
      </w:r>
      <w:r w:rsidR="002A1438">
        <w:instrText xml:space="preserve"> ADDIN EN.CITE </w:instrText>
      </w:r>
      <w:r w:rsidR="002A1438">
        <w:fldChar w:fldCharType="begin">
          <w:fldData xml:space="preserve">PEVuZE5vdGU+PENpdGU+PEF1dGhvcj5NYXluZTwvQXV0aG9yPjxZZWFyPjE5OTY8L1llYXI+PFJl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00,101</w:t>
      </w:r>
      <w:r w:rsidR="002A1438">
        <w:fldChar w:fldCharType="end"/>
      </w:r>
      <w:r w:rsidR="00035E10">
        <w:t xml:space="preserve"> This is strongly suggestive of a linkage between metabolic changes and myosin isoforms. </w:t>
      </w:r>
      <w:r w:rsidR="00555231">
        <w:t>Other signalling pathways may be responsible for</w:t>
      </w:r>
      <w:r w:rsidR="00CD142B">
        <w:t xml:space="preserve"> </w:t>
      </w:r>
      <w:r w:rsidR="003D0F81" w:rsidRPr="00632731">
        <w:t>coordinati</w:t>
      </w:r>
      <w:r w:rsidR="00555231">
        <w:t>ng</w:t>
      </w:r>
      <w:r w:rsidR="003D0F81" w:rsidRPr="00632731">
        <w:t xml:space="preserve"> expression of enzymes encoded by nuclear and mitochondrial DNA.</w:t>
      </w:r>
      <w:r w:rsidR="002A1438">
        <w:fldChar w:fldCharType="begin">
          <w:fldData xml:space="preserve">PEVuZE5vdGU+PENpdGU+PEF1dGhvcj5XaWxsaWFtczwvQXV0aG9yPjxZZWFyPjE5ODY8L1llYXI+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</w:fldData>
        </w:fldChar>
      </w:r>
      <w:r w:rsidR="002A1438">
        <w:instrText xml:space="preserve"> ADDIN EN.CITE </w:instrText>
      </w:r>
      <w:r w:rsidR="002A1438">
        <w:fldChar w:fldCharType="begin">
          <w:fldData xml:space="preserve">PEVuZE5vdGU+PENpdGU+PEF1dGhvcj5XaWxsaWFtczwvQXV0aG9yPjxZZWFyPjE5ODY8L1llYXI+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02-104</w:t>
      </w:r>
      <w:r w:rsidR="002A1438">
        <w:fldChar w:fldCharType="end"/>
      </w:r>
      <w:r w:rsidR="00C358E2">
        <w:t xml:space="preserve"> </w:t>
      </w:r>
      <w:r w:rsidR="006E4A23">
        <w:t>Changes in metabolites</w:t>
      </w:r>
      <w:r w:rsidR="002A1438">
        <w:fldChar w:fldCharType="begin">
          <w:fldData xml:space="preserve">PEVuZE5vdGU+PENpdGU+PEF1dGhvcj5IZW5yaWtzc29uPC9BdXRob3I+PFllYXI+MTk4ODwvWWVh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</w:fldData>
        </w:fldChar>
      </w:r>
      <w:r w:rsidR="002A1438">
        <w:instrText xml:space="preserve"> ADDIN EN.CITE </w:instrText>
      </w:r>
      <w:r w:rsidR="002A1438">
        <w:fldChar w:fldCharType="begin">
          <w:fldData xml:space="preserve">PEVuZE5vdGU+PENpdGU+PEF1dGhvcj5IZW5yaWtzc29uPC9BdXRob3I+PFllYXI+MTk4ODwvWWVh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05,106</w:t>
      </w:r>
      <w:r w:rsidR="002A1438">
        <w:fldChar w:fldCharType="end"/>
      </w:r>
      <w:r w:rsidR="006E4A23">
        <w:t xml:space="preserve"> </w:t>
      </w:r>
      <w:r w:rsidR="004F5F80">
        <w:t xml:space="preserve">point to interactions </w:t>
      </w:r>
      <w:r w:rsidR="009B2968">
        <w:t xml:space="preserve">that </w:t>
      </w:r>
      <w:r w:rsidR="00444E04">
        <w:t>may be</w:t>
      </w:r>
      <w:r w:rsidR="009B2968">
        <w:t xml:space="preserve"> adaptive but may or may not take place at the gene level. </w:t>
      </w:r>
      <w:r w:rsidR="005877FB">
        <w:t xml:space="preserve">We can no </w:t>
      </w:r>
      <w:r w:rsidR="00C358E2">
        <w:t xml:space="preserve">doubt </w:t>
      </w:r>
      <w:r w:rsidR="005877FB">
        <w:t xml:space="preserve">anticipate </w:t>
      </w:r>
      <w:r w:rsidR="00C358E2">
        <w:t>further progress</w:t>
      </w:r>
      <w:r w:rsidR="005877FB">
        <w:t xml:space="preserve"> </w:t>
      </w:r>
      <w:r w:rsidR="00C358E2">
        <w:t xml:space="preserve">in this </w:t>
      </w:r>
      <w:r w:rsidR="009B2968">
        <w:t xml:space="preserve">complex and </w:t>
      </w:r>
      <w:r w:rsidR="00C358E2">
        <w:t>rapidly moving field.</w:t>
      </w:r>
      <w:r w:rsidRPr="00632731">
        <w:t xml:space="preserve"> </w:t>
      </w:r>
    </w:p>
    <w:p w14:paraId="409CDE42" w14:textId="41195DA4" w:rsidR="005644FE" w:rsidRPr="00632731" w:rsidRDefault="002A1B8F" w:rsidP="00367E81">
      <w:pPr>
        <w:pStyle w:val="Body-firstline"/>
      </w:pPr>
      <w:r w:rsidRPr="00E76CFE">
        <w:rPr>
          <w:rStyle w:val="inlineheading"/>
        </w:rPr>
        <w:lastRenderedPageBreak/>
        <w:t>Clinical applications</w:t>
      </w:r>
      <w:r w:rsidRPr="00632731">
        <w:rPr>
          <w:i/>
        </w:rPr>
        <w:t>.</w:t>
      </w:r>
      <w:r w:rsidRPr="00632731">
        <w:t xml:space="preserve"> Electrical stimulation of muscles in human subjects paralysed by stroke or spinal cord injury is being used </w:t>
      </w:r>
      <w:r w:rsidR="00157171">
        <w:t>to</w:t>
      </w:r>
      <w:r w:rsidRPr="00632731">
        <w:t xml:space="preserve"> restore the forces and coordinated movements needed for posture and movement. Because such stimulation is unphysiological there is a </w:t>
      </w:r>
      <w:r w:rsidR="00315316">
        <w:t>risk</w:t>
      </w:r>
      <w:r w:rsidRPr="00632731">
        <w:t xml:space="preserve"> of premature onset of fatigue. </w:t>
      </w:r>
      <w:r w:rsidR="00CF6EE1">
        <w:t>Function</w:t>
      </w:r>
      <w:r w:rsidR="008226C0">
        <w:t>al stimulation should therefore be preceded by a less challenging</w:t>
      </w:r>
      <w:r w:rsidR="00CF6EE1" w:rsidRPr="00632731">
        <w:t xml:space="preserve"> </w:t>
      </w:r>
      <w:r w:rsidRPr="00632731">
        <w:t xml:space="preserve">program of stimulation </w:t>
      </w:r>
      <w:r w:rsidR="008226C0">
        <w:t>which can be progressively escalated to</w:t>
      </w:r>
      <w:r w:rsidR="008226C0" w:rsidRPr="00632731">
        <w:t xml:space="preserve"> </w:t>
      </w:r>
      <w:r w:rsidRPr="00632731">
        <w:t>adapt the muscles, rendering them more fatigue-resistant</w:t>
      </w:r>
      <w:r w:rsidR="008226C0">
        <w:t>. This will allow</w:t>
      </w:r>
      <w:r w:rsidRPr="00632731">
        <w:t xml:space="preserve"> periods of grasping and manipulating (upper limb) and standing and walking (lower limb) to be extended safely</w:t>
      </w:r>
      <w:r w:rsidR="004369E4">
        <w:t>.</w:t>
      </w:r>
      <w:r w:rsidR="002A1438">
        <w:fldChar w:fldCharType="begin">
          <w:fldData xml:space="preserve">PEVuZE5vdGU+PENpdGU+PEF1dGhvcj5LcmFsajwvQXV0aG9yPjxZZWFyPjE5ODk8L1llYXI+PFJl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</w:fldData>
        </w:fldChar>
      </w:r>
      <w:r w:rsidR="002A1438">
        <w:instrText xml:space="preserve"> ADDIN EN.CITE </w:instrText>
      </w:r>
      <w:r w:rsidR="002A1438">
        <w:fldChar w:fldCharType="begin">
          <w:fldData xml:space="preserve">PEVuZE5vdGU+PENpdGU+PEF1dGhvcj5LcmFsajwvQXV0aG9yPjxZZWFyPjE5ODk8L1llYXI+PFJl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07-109</w:t>
      </w:r>
      <w:r w:rsidR="002A1438">
        <w:fldChar w:fldCharType="end"/>
      </w:r>
      <w:r w:rsidRPr="00632731">
        <w:t xml:space="preserve"> In cases of ventilatory insufficiency, stimulation </w:t>
      </w:r>
      <w:r w:rsidR="001E4B84">
        <w:t>may</w:t>
      </w:r>
      <w:r w:rsidRPr="00632731">
        <w:t xml:space="preserve"> be used to activate the diaphragm or abdominal muscles to improve tidal volume. </w:t>
      </w:r>
      <w:r w:rsidR="006531C3">
        <w:t>Again</w:t>
      </w:r>
      <w:r w:rsidRPr="00632731">
        <w:t>, to avoid fatigue during continuous breathing activity the muscles should first be adapted by prior stimulation</w:t>
      </w:r>
      <w:r w:rsidR="004369E4">
        <w:t>.</w:t>
      </w:r>
      <w:r w:rsidR="002A1438">
        <w:fldChar w:fldCharType="begin">
          <w:fldData xml:space="preserve">PEVuZE5vdGU+PENpdGU+PEF1dGhvcj5HbGVubjwvQXV0aG9yPjxZZWFyPjE5ODY8L1llYXI+PFJl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</w:fldData>
        </w:fldChar>
      </w:r>
      <w:r w:rsidR="002A1438">
        <w:instrText xml:space="preserve"> ADDIN EN.CITE </w:instrText>
      </w:r>
      <w:r w:rsidR="002A1438">
        <w:fldChar w:fldCharType="begin">
          <w:fldData xml:space="preserve">PEVuZE5vdGU+PENpdGU+PEF1dGhvcj5HbGVubjwvQXV0aG9yPjxZZWFyPjE5ODY8L1llYXI+PFJl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10-113</w:t>
      </w:r>
      <w:r w:rsidR="002A1438">
        <w:fldChar w:fldCharType="end"/>
      </w:r>
      <w:r w:rsidRPr="00632731">
        <w:t xml:space="preserve"> With suitable prestimulation an artificial sphincter can be created </w:t>
      </w:r>
      <w:r w:rsidR="009327C5">
        <w:t>to treat</w:t>
      </w:r>
      <w:r w:rsidR="009327C5" w:rsidRPr="00632731">
        <w:t xml:space="preserve"> </w:t>
      </w:r>
      <w:r w:rsidRPr="00632731">
        <w:t>patients with fecal incontinence</w:t>
      </w:r>
      <w:r w:rsidR="002A1438">
        <w:fldChar w:fldCharType="begin"/>
      </w:r>
      <w:r w:rsidR="002A1438">
        <w:instrText xml:space="preserve"> ADDIN EN.CITE &lt;EndNote&gt;&lt;Cite&gt;&lt;Author&gt;Baeten&lt;/Author&gt;&lt;Year&gt;1988&lt;/Year&gt;&lt;RecNum&gt;266&lt;/RecNum&gt;&lt;DisplayText&gt;&lt;style face="superscript"&gt;114,115&lt;/style&gt;&lt;/DisplayText&gt;&lt;record&gt;&lt;rec-number&gt;266&lt;/rec-number&gt;&lt;foreign-keys&gt;&lt;key app="EN" db-id="s0fdxed9nz559ze0tvi5axrcds5r2vtarvvw" timestamp="0"&gt;266&lt;/key&gt;&lt;/foreign-keys&gt;&lt;ref-type name="Journal Article"&gt;17&lt;/ref-type&gt;&lt;contributors&gt;&lt;authors&gt;&lt;author&gt;Baeten, C.&lt;/author&gt;&lt;author&gt;Spaans, F.&lt;/author&gt;&lt;author&gt;Fluks, A.&lt;/author&gt;&lt;/authors&gt;&lt;/contributors&gt;&lt;titles&gt;&lt;title&gt;An implanted neuromuscular stimulator for faecal continence following previously implanted gracilis muscle: report of a case&lt;/title&gt;&lt;secondary-title&gt;Diseases of the Colon and Rectum&lt;/secondary-title&gt;&lt;/titles&gt;&lt;periodical&gt;&lt;full-title&gt;Diseases of the Colon and Rectum&lt;/full-title&gt;&lt;abbr-1&gt;Dis Colon Rectum&lt;/abbr-1&gt;&lt;/periodical&gt;&lt;pages&gt;134-137&lt;/pages&gt;&lt;volume&gt;31&lt;/volume&gt;&lt;keywords&gt;&lt;keyword&gt;neoanal&lt;/keyword&gt;&lt;keyword&gt;sphincter&lt;/keyword&gt;&lt;/keywords&gt;&lt;dates&gt;&lt;year&gt;1988&lt;/year&gt;&lt;/dates&gt;&lt;label&gt;&amp;apos;5993&amp;apos; and Muscle Damage (ed. S. Salmons), Oxford University Press: composite bibliography&lt;/label&gt;&lt;urls&gt;&lt;/urls&gt;&lt;/record&gt;&lt;/Cite&gt;&lt;Cite&gt;&lt;Author&gt;Williams&lt;/Author&gt;&lt;Year&gt;1989&lt;/Year&gt;&lt;RecNum&gt;4922&lt;/RecNum&gt;&lt;record&gt;&lt;rec-number&gt;4922&lt;/rec-number&gt;&lt;foreign-keys&gt;&lt;key app="EN" db-id="s0fdxed9nz559ze0tvi5axrcds5r2vtarvvw" timestamp="0"&gt;4922&lt;/key&gt;&lt;/foreign-keys&gt;&lt;ref-type name="Journal Article"&gt;17&lt;/ref-type&gt;&lt;contributors&gt;&lt;authors&gt;&lt;author&gt;Williams, N.S.&lt;/author&gt;&lt;author&gt;Hallan, R.I.&lt;/author&gt;&lt;author&gt;Koeze, T.H.&lt;/author&gt;&lt;author&gt;Watkins, E.S.&lt;/author&gt;&lt;/authors&gt;&lt;/contributors&gt;&lt;titles&gt;&lt;title&gt;Construction of a neorectum and neoanal sphincter following previous proctocolectomy&lt;/title&gt;&lt;secondary-title&gt;British Journal of Surgery&lt;/secondary-title&gt;&lt;/titles&gt;&lt;periodical&gt;&lt;full-title&gt;British Journal of Surgery&lt;/full-title&gt;&lt;abbr-1&gt;Br J Surg&lt;/abbr-1&gt;&lt;/periodical&gt;&lt;pages&gt;1191-1194&lt;/pages&gt;&lt;volume&gt;76&lt;/volume&gt;&lt;dates&gt;&lt;year&gt;1989&lt;/year&gt;&lt;/dates&gt;&lt;label&gt;&amp;apos;5568&amp;apos; and Muscle Damage (ed. S. Salmons), Oxford University Press: composite bibliography&lt;/label&gt;&lt;urls&gt;&lt;/urls&gt;&lt;/record&gt;&lt;/Cite&gt;&lt;/EndNote&gt;</w:instrText>
      </w:r>
      <w:r w:rsidR="002A1438">
        <w:fldChar w:fldCharType="separate"/>
      </w:r>
      <w:r w:rsidR="002A1438" w:rsidRPr="002A1438">
        <w:rPr>
          <w:noProof/>
          <w:vertAlign w:val="superscript"/>
        </w:rPr>
        <w:t>114,115</w:t>
      </w:r>
      <w:r w:rsidR="002A1438">
        <w:fldChar w:fldCharType="end"/>
      </w:r>
      <w:r w:rsidRPr="00632731">
        <w:t xml:space="preserve"> or</w:t>
      </w:r>
      <w:r w:rsidR="009327C5">
        <w:t xml:space="preserve"> to</w:t>
      </w:r>
      <w:r w:rsidR="00D1631B">
        <w:t xml:space="preserve"> </w:t>
      </w:r>
      <w:r w:rsidRPr="00632731">
        <w:t>provide better management of voiding in patients fitted with a stoma.</w:t>
      </w:r>
      <w:r w:rsidR="002A1438">
        <w:fldChar w:fldCharType="begin">
          <w:fldData xml:space="preserve">PEVuZE5vdGU+PENpdGU+PEF1dGhvcj5ab25uZXZpamxsZTwvQXV0aG9yPjxZZWFyPjE5OTk8L1ll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=
</w:fldData>
        </w:fldChar>
      </w:r>
      <w:r w:rsidR="002A1438">
        <w:instrText xml:space="preserve"> ADDIN EN.CITE </w:instrText>
      </w:r>
      <w:r w:rsidR="002A1438">
        <w:fldChar w:fldCharType="begin">
          <w:fldData xml:space="preserve">PEVuZE5vdGU+PENpdGU+PEF1dGhvcj5ab25uZXZpamxsZTwvQXV0aG9yPjxZZWFyPjE5OTk8L1ll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=
</w:fldData>
        </w:fldChar>
      </w:r>
      <w:r w:rsidR="002A1438">
        <w:instrText xml:space="preserve"> ADDIN EN.CITE.DATA </w:instrText>
      </w:r>
      <w:r w:rsidR="002A1438">
        <w:fldChar w:fldCharType="end"/>
      </w:r>
      <w:r w:rsidR="002A1438">
        <w:fldChar w:fldCharType="separate"/>
      </w:r>
      <w:r w:rsidR="002A1438" w:rsidRPr="002A1438">
        <w:rPr>
          <w:noProof/>
          <w:vertAlign w:val="superscript"/>
        </w:rPr>
        <w:t>116-122</w:t>
      </w:r>
      <w:r w:rsidR="002A1438">
        <w:fldChar w:fldCharType="end"/>
      </w:r>
      <w:r w:rsidRPr="00632731">
        <w:t xml:space="preserve"> Suitably stimulated skeletal muscles can even be called upon to perform sustained cardiac work, a regime that greatly exceeds the functional demands habitually placed on them. This enables a suitably configured pedicled graft of skeletal muscle to augment cardiac function in cases of endstage heart failure (for reviews see</w:t>
      </w:r>
      <w:r w:rsidR="00440974">
        <w:rPr>
          <w:vertAlign w:val="superscript"/>
        </w:rPr>
        <w:t xml:space="preserve"> </w:t>
      </w:r>
      <w:r w:rsidR="002A1438">
        <w:fldChar w:fldCharType="begin">
          <w:fldData xml:space="preserve">PEVuZE5vdGU+PENpdGU+PEF1dGhvcj5TYWxtb25zPC9BdXRob3I+PFllYXI+MjAwOTwvWWVhcj48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</w:fldData>
        </w:fldChar>
      </w:r>
      <w:r w:rsidR="002A1438">
        <w:instrText xml:space="preserve"> ADDIN EN.CITE </w:instrText>
      </w:r>
      <w:r w:rsidR="002A1438">
        <w:fldChar w:fldCharType="begin">
          <w:fldData xml:space="preserve">PEVuZE5vdGU+PENpdGU+PEF1dGhvcj5TYWxtb25zPC9BdXRob3I+PFllYXI+MjAwOTwvWWVhcj48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</w:fldData>
        </w:fldChar>
      </w:r>
      <w:r w:rsidR="002A1438">
        <w:instrText xml:space="preserve"> ADDIN EN.CITE.DATA </w:instrText>
      </w:r>
      <w:r w:rsidR="002A1438">
        <w:fldChar w:fldCharType="end"/>
      </w:r>
      <w:r w:rsidR="002A1438">
        <w:fldChar w:fldCharType="separate"/>
      </w:r>
      <w:r w:rsidR="002A1438" w:rsidRPr="002A1438">
        <w:rPr>
          <w:noProof/>
          <w:vertAlign w:val="superscript"/>
        </w:rPr>
        <w:t>61,123,124</w:t>
      </w:r>
      <w:r w:rsidR="002A1438">
        <w:fldChar w:fldCharType="end"/>
      </w:r>
      <w:r w:rsidRPr="00632731">
        <w:t>).</w:t>
      </w:r>
    </w:p>
    <w:p w14:paraId="5D075354" w14:textId="77777777" w:rsidR="005644FE" w:rsidRPr="00632731" w:rsidRDefault="002A1B8F" w:rsidP="00367E81">
      <w:pPr>
        <w:pStyle w:val="Body"/>
        <w:rPr>
          <w:rFonts w:ascii="Times New Roman" w:hAnsi="Times New Roman"/>
        </w:rPr>
      </w:pPr>
      <w:r w:rsidRPr="00632731">
        <w:t>In each case the adaptive nature of skeletal muscle provides a workable basis for developing these new clinical modalities.</w:t>
      </w:r>
    </w:p>
    <w:p w14:paraId="7D14B70C" w14:textId="77777777" w:rsidR="005644FE" w:rsidRPr="00632731" w:rsidRDefault="002A1B8F" w:rsidP="00367E81">
      <w:pPr>
        <w:pStyle w:val="Section"/>
      </w:pPr>
      <w:bookmarkStart w:id="82" w:name="Conclusions"/>
      <w:r w:rsidRPr="00632731">
        <w:t>CONCLUSIONS</w:t>
      </w:r>
      <w:bookmarkEnd w:id="82"/>
    </w:p>
    <w:p w14:paraId="1EBF3907" w14:textId="663D1734" w:rsidR="005644FE" w:rsidRPr="00632731" w:rsidRDefault="002A1B8F" w:rsidP="00367E81">
      <w:pPr>
        <w:pStyle w:val="Body-firstline"/>
      </w:pPr>
      <w:r w:rsidRPr="00632731">
        <w:t xml:space="preserve">Little more than forty years ago </w:t>
      </w:r>
      <w:r w:rsidR="00315316">
        <w:t xml:space="preserve">it was </w:t>
      </w:r>
      <w:r w:rsidRPr="00632731">
        <w:t xml:space="preserve">widely accepted </w:t>
      </w:r>
      <w:r w:rsidR="00315316">
        <w:t>that</w:t>
      </w:r>
      <w:r w:rsidRPr="00632731">
        <w:t xml:space="preserve"> the neural influence on muscle fibre types was</w:t>
      </w:r>
      <w:r w:rsidR="00315316">
        <w:t xml:space="preserve"> </w:t>
      </w:r>
      <w:r w:rsidRPr="00632731">
        <w:t xml:space="preserve">mediated by chemotrophic substances transported along the motor nerves. These days it is equally strongly believed that fibre types reflect the predominant patterns of activity imposed on </w:t>
      </w:r>
      <w:r w:rsidR="00315316">
        <w:t>a</w:t>
      </w:r>
      <w:r w:rsidRPr="00632731">
        <w:t xml:space="preserve"> muscle by </w:t>
      </w:r>
      <w:r w:rsidR="00315316">
        <w:t>its motor nerve</w:t>
      </w:r>
      <w:r w:rsidRPr="00632731">
        <w:t xml:space="preserve">, and that they respond adaptively to a sustained increase or decrease in activity. I have been fortunate in seeing this dramatic change </w:t>
      </w:r>
      <w:r w:rsidRPr="00632731">
        <w:lastRenderedPageBreak/>
        <w:t xml:space="preserve">of paradigm take place within my scientific lifetime. Although I argued strenuously for the hypothesis at conferences, in seminars, and in discussion forums, it happened mainly because my group and others were prepared to consider all the other explanations for the phenomena and </w:t>
      </w:r>
      <w:r w:rsidR="00315316">
        <w:t xml:space="preserve">to </w:t>
      </w:r>
      <w:r w:rsidRPr="00632731">
        <w:t>design</w:t>
      </w:r>
      <w:r w:rsidR="00315316">
        <w:t xml:space="preserve"> </w:t>
      </w:r>
      <w:r w:rsidRPr="00632731">
        <w:t xml:space="preserve">experiments </w:t>
      </w:r>
      <w:r w:rsidR="001E4B84">
        <w:t>that</w:t>
      </w:r>
      <w:r w:rsidRPr="00632731">
        <w:t xml:space="preserve"> subject</w:t>
      </w:r>
      <w:r w:rsidR="001E4B84">
        <w:t>ed</w:t>
      </w:r>
      <w:r w:rsidRPr="00632731">
        <w:t xml:space="preserve"> them to critical evaluation. These experiments have been reviewed here.</w:t>
      </w:r>
    </w:p>
    <w:p w14:paraId="28FB8A26" w14:textId="77777777" w:rsidR="005644FE" w:rsidRPr="00632731" w:rsidRDefault="002A1B8F" w:rsidP="00367E81">
      <w:pPr>
        <w:pStyle w:val="Body"/>
      </w:pPr>
      <w:r w:rsidRPr="00632731">
        <w:t xml:space="preserve"> That the new paradigm was accepted is also a tribute to people like Arthur Buller and Lloyd Guth, strong exponents of the chemotrophic hypothesis, who were nevertheless open-minded enough to recognize the explanatory power and experimental robustness of the adaptive hypothesis. They became my friends and colleagues, as did Elwood Henneman, who was quick to perceive the developmental significance of adaptive change.</w:t>
      </w:r>
    </w:p>
    <w:p w14:paraId="54EFAE04" w14:textId="23E263A7" w:rsidR="005644FE" w:rsidRPr="00632731" w:rsidRDefault="002A1B8F" w:rsidP="00367E81">
      <w:pPr>
        <w:pStyle w:val="Body"/>
      </w:pPr>
      <w:r w:rsidRPr="00632731">
        <w:t>Karl Popper pointed out that a theory can</w:t>
      </w:r>
      <w:r w:rsidR="00315316">
        <w:t xml:space="preserve"> </w:t>
      </w:r>
      <w:r w:rsidRPr="00632731">
        <w:t xml:space="preserve">not be proved, only disproved. However a good hypothesis generates questions that can be subjected to experimental test. Chemotrophism failed to do this because, although trophic substances undoubtedly exist, none has ever been found that modifies fast </w:t>
      </w:r>
      <w:r w:rsidR="00315316">
        <w:t>or</w:t>
      </w:r>
      <w:r w:rsidRPr="00632731">
        <w:t xml:space="preserve"> slow muscle characteristics. Electrical stimulation of skeletal muscles, on the other hand, has proved to be highly reproducible, and has spawned an extensive literature.</w:t>
      </w:r>
      <w:r w:rsidR="002A1438">
        <w:fldChar w:fldCharType="begin">
          <w:fldData xml:space="preserve">PEVuZE5vdGU+PENpdGU+PEF1dGhvcj5QZXR0ZTwvQXV0aG9yPjxZZWFyPjE5OTI8L1llYXI+PFJl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</w:fldData>
        </w:fldChar>
      </w:r>
      <w:r w:rsidR="002A1438">
        <w:instrText xml:space="preserve"> ADDIN EN.CITE </w:instrText>
      </w:r>
      <w:r w:rsidR="002A1438">
        <w:fldChar w:fldCharType="begin">
          <w:fldData xml:space="preserve">PEVuZE5vdGU+PENpdGU+PEF1dGhvcj5QZXR0ZTwvQXV0aG9yPjxZZWFyPjE5OTI8L1llYXI+PFJl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</w:fldData>
        </w:fldChar>
      </w:r>
      <w:r w:rsidR="002A1438">
        <w:instrText xml:space="preserve"> ADDIN EN.CITE.DATA </w:instrText>
      </w:r>
      <w:r w:rsidR="002A1438">
        <w:fldChar w:fldCharType="end"/>
      </w:r>
      <w:r w:rsidR="002A1438">
        <w:fldChar w:fldCharType="separate"/>
      </w:r>
      <w:r w:rsidR="002A1438" w:rsidRPr="002A1438">
        <w:rPr>
          <w:noProof/>
          <w:vertAlign w:val="superscript"/>
        </w:rPr>
        <w:t>36,61</w:t>
      </w:r>
      <w:r w:rsidR="002A1438">
        <w:fldChar w:fldCharType="end"/>
      </w:r>
      <w:r w:rsidRPr="00632731">
        <w:t xml:space="preserve"> Currently, the notion that muscle responds adaptively to use not only presents the best working hypothesis for explaining the phenomena of muscle plasticity; it also provides a platform </w:t>
      </w:r>
      <w:r w:rsidR="00315316">
        <w:t>from which to address</w:t>
      </w:r>
      <w:r w:rsidRPr="00632731">
        <w:t xml:space="preserve"> problems in both basic research and clinical application</w:t>
      </w:r>
      <w:r w:rsidR="00E45B62">
        <w:t>s</w:t>
      </w:r>
      <w:r w:rsidRPr="00632731">
        <w:t>.</w:t>
      </w:r>
    </w:p>
    <w:p w14:paraId="22C59243" w14:textId="77777777" w:rsidR="00860E5E" w:rsidRDefault="002A1B8F" w:rsidP="007C5476">
      <w:pPr>
        <w:pStyle w:val="Section"/>
        <w:spacing w:after="240"/>
        <w:rPr>
          <w:rFonts w:ascii="Times New Roman" w:hAnsi="Times New Roman"/>
        </w:rPr>
      </w:pPr>
      <w:r w:rsidRPr="00632731">
        <w:rPr>
          <w:rFonts w:ascii="Times New Roman" w:hAnsi="Times New Roman"/>
        </w:rPr>
        <w:br w:type="page"/>
      </w:r>
      <w:bookmarkStart w:id="83" w:name="References"/>
    </w:p>
    <w:p w14:paraId="6D5A6C95" w14:textId="77777777" w:rsidR="00860E5E" w:rsidRDefault="00860E5E" w:rsidP="007C5476">
      <w:pPr>
        <w:pStyle w:val="Section"/>
        <w:spacing w:after="240"/>
      </w:pPr>
    </w:p>
    <w:p w14:paraId="08BC08C2" w14:textId="1088DB86" w:rsidR="00860E5E" w:rsidRDefault="00860E5E" w:rsidP="007C5476">
      <w:pPr>
        <w:pStyle w:val="Section"/>
        <w:spacing w:after="240"/>
      </w:pPr>
      <w:r>
        <w:t>ABBREVIATIONS</w:t>
      </w:r>
    </w:p>
    <w:p w14:paraId="63FC20FF" w14:textId="234043EA" w:rsidR="00860E5E" w:rsidRDefault="00860E5E" w:rsidP="00860E5E">
      <w:pPr>
        <w:pStyle w:val="Body-firstline"/>
        <w:spacing w:before="0"/>
      </w:pPr>
      <w:r>
        <w:t xml:space="preserve">FDL </w:t>
      </w:r>
      <w:r w:rsidR="00D561BC">
        <w:tab/>
      </w:r>
      <w:r>
        <w:t>Flexor digitorum longus</w:t>
      </w:r>
    </w:p>
    <w:p w14:paraId="071B7CE0" w14:textId="737A2E5D" w:rsidR="00860E5E" w:rsidRDefault="00860E5E" w:rsidP="00860E5E">
      <w:pPr>
        <w:pStyle w:val="Body-firstline"/>
        <w:spacing w:before="0"/>
      </w:pPr>
      <w:r>
        <w:t xml:space="preserve">LDM </w:t>
      </w:r>
      <w:r w:rsidR="00D561BC">
        <w:tab/>
      </w:r>
      <w:r>
        <w:t>Latissimus dorsi muscle</w:t>
      </w:r>
    </w:p>
    <w:p w14:paraId="40BCBC50" w14:textId="31519521" w:rsidR="00860E5E" w:rsidRDefault="00860E5E" w:rsidP="00860E5E">
      <w:pPr>
        <w:pStyle w:val="Body-firstline"/>
        <w:spacing w:before="0"/>
      </w:pPr>
      <w:r>
        <w:t xml:space="preserve">MHC </w:t>
      </w:r>
      <w:r w:rsidR="00D561BC">
        <w:tab/>
      </w:r>
      <w:r>
        <w:t>Myosin heavy chain</w:t>
      </w:r>
    </w:p>
    <w:p w14:paraId="790B9D85" w14:textId="21D2E9D5" w:rsidR="00860E5E" w:rsidRPr="00860E5E" w:rsidRDefault="00860E5E" w:rsidP="00860E5E">
      <w:pPr>
        <w:pStyle w:val="Body-firstline"/>
        <w:spacing w:before="0"/>
      </w:pPr>
      <w:r>
        <w:t xml:space="preserve">TA </w:t>
      </w:r>
      <w:r w:rsidR="00D561BC">
        <w:tab/>
      </w:r>
      <w:r>
        <w:t>Tibialis anterior</w:t>
      </w:r>
    </w:p>
    <w:p w14:paraId="52A6CC65" w14:textId="77777777" w:rsidR="00860E5E" w:rsidRDefault="00860E5E">
      <w:pPr>
        <w:autoSpaceDE/>
        <w:autoSpaceDN/>
        <w:adjustRightInd/>
        <w:spacing w:line="240" w:lineRule="auto"/>
        <w:rPr>
          <w:rFonts w:ascii="Arial" w:hAnsi="Arial"/>
          <w:b/>
          <w:sz w:val="28"/>
          <w:szCs w:val="32"/>
        </w:rPr>
      </w:pPr>
      <w:r>
        <w:br w:type="page"/>
      </w:r>
    </w:p>
    <w:p w14:paraId="09F3C3F8" w14:textId="53E6A723" w:rsidR="00DF51B7" w:rsidRPr="007C5476" w:rsidRDefault="00860E5E" w:rsidP="007C5476">
      <w:pPr>
        <w:pStyle w:val="Section"/>
        <w:spacing w:after="240"/>
      </w:pPr>
      <w:r>
        <w:lastRenderedPageBreak/>
        <w:t>R</w:t>
      </w:r>
      <w:r w:rsidR="002A1B8F" w:rsidRPr="00632731">
        <w:t>EFERENCES</w:t>
      </w:r>
      <w:bookmarkEnd w:id="83"/>
    </w:p>
    <w:p w14:paraId="6CA9AFEC"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2A1438">
        <w:rPr>
          <w:rFonts w:ascii="Times New Roman" w:hAnsi="Times New Roman" w:cs="Times New Roman"/>
          <w:sz w:val="24"/>
        </w:rPr>
        <w:fldChar w:fldCharType="begin"/>
      </w:r>
      <w:r w:rsidRPr="00461620">
        <w:rPr>
          <w:rFonts w:ascii="Times New Roman" w:hAnsi="Times New Roman" w:cs="Times New Roman"/>
          <w:sz w:val="24"/>
        </w:rPr>
        <w:instrText xml:space="preserve"> ADDIN EN.REFLIST </w:instrText>
      </w:r>
      <w:r w:rsidRPr="002A1438">
        <w:rPr>
          <w:rFonts w:ascii="Times New Roman" w:hAnsi="Times New Roman" w:cs="Times New Roman"/>
          <w:sz w:val="24"/>
        </w:rPr>
        <w:fldChar w:fldCharType="separate"/>
      </w:r>
      <w:r w:rsidRPr="00461620">
        <w:rPr>
          <w:rFonts w:ascii="Times New Roman" w:hAnsi="Times New Roman" w:cs="Times New Roman"/>
          <w:noProof/>
          <w:sz w:val="24"/>
        </w:rPr>
        <w:t>1.</w:t>
      </w:r>
      <w:r w:rsidRPr="00461620">
        <w:rPr>
          <w:rFonts w:ascii="Times New Roman" w:hAnsi="Times New Roman" w:cs="Times New Roman"/>
          <w:noProof/>
          <w:sz w:val="24"/>
        </w:rPr>
        <w:tab/>
        <w:t>Buller AJ, Eccles JC, Eccles RM. Interactions between motoneurons and muscles in respect of the characteristic speeds of their responses. J Physiol 1960;150:417-439.</w:t>
      </w:r>
    </w:p>
    <w:p w14:paraId="5109A400"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w:t>
      </w:r>
      <w:r w:rsidRPr="00461620">
        <w:rPr>
          <w:rFonts w:ascii="Times New Roman" w:hAnsi="Times New Roman" w:cs="Times New Roman"/>
          <w:noProof/>
          <w:sz w:val="24"/>
        </w:rPr>
        <w:tab/>
        <w:t>Guth L. "Trophic" influences of nerve on muscle. Physiol Rev 1968;48:645-687.</w:t>
      </w:r>
    </w:p>
    <w:p w14:paraId="7968B0BF" w14:textId="52A1D6B0"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w:t>
      </w:r>
      <w:r w:rsidRPr="00461620">
        <w:rPr>
          <w:rFonts w:ascii="Times New Roman" w:hAnsi="Times New Roman" w:cs="Times New Roman"/>
          <w:noProof/>
          <w:sz w:val="24"/>
        </w:rPr>
        <w:tab/>
        <w:t>Weiss P, Hiscoe HB. Experiments on the mechanism of nerve growth. J Exp</w:t>
      </w:r>
      <w:r w:rsidR="00B02E1B">
        <w:rPr>
          <w:rFonts w:ascii="Times New Roman" w:hAnsi="Times New Roman" w:cs="Times New Roman"/>
          <w:noProof/>
          <w:sz w:val="24"/>
        </w:rPr>
        <w:t xml:space="preserve"> </w:t>
      </w:r>
      <w:r w:rsidRPr="00461620">
        <w:rPr>
          <w:rFonts w:ascii="Times New Roman" w:hAnsi="Times New Roman" w:cs="Times New Roman"/>
          <w:noProof/>
          <w:sz w:val="24"/>
        </w:rPr>
        <w:t>Zool 1948;107:315-396.</w:t>
      </w:r>
    </w:p>
    <w:p w14:paraId="3ECEB0E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4.</w:t>
      </w:r>
      <w:r w:rsidRPr="00461620">
        <w:rPr>
          <w:rFonts w:ascii="Times New Roman" w:hAnsi="Times New Roman" w:cs="Times New Roman"/>
          <w:noProof/>
          <w:sz w:val="24"/>
        </w:rPr>
        <w:tab/>
        <w:t>Eccles JC, Eccles RM, Lundberg A. The action potentials of the alpha motoneurones supplying fast and slow muscles. J Physiol 1958;142:275-291.</w:t>
      </w:r>
    </w:p>
    <w:p w14:paraId="3F9ACB8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w:t>
      </w:r>
      <w:r w:rsidRPr="00461620">
        <w:rPr>
          <w:rFonts w:ascii="Times New Roman" w:hAnsi="Times New Roman" w:cs="Times New Roman"/>
          <w:noProof/>
          <w:sz w:val="24"/>
        </w:rPr>
        <w:tab/>
        <w:t>Vrbová G. Changes in the motor reflexes produced by tenotomy. J Physiol 1963;166:241–250.</w:t>
      </w:r>
    </w:p>
    <w:p w14:paraId="0C769812"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w:t>
      </w:r>
      <w:r w:rsidRPr="00461620">
        <w:rPr>
          <w:rFonts w:ascii="Times New Roman" w:hAnsi="Times New Roman" w:cs="Times New Roman"/>
          <w:noProof/>
          <w:sz w:val="24"/>
        </w:rPr>
        <w:tab/>
        <w:t>Buller AJ, Lewis DM. Some observations on the effects of tenotomy in the rabbit. J Physiol 1965;178:326-342.</w:t>
      </w:r>
    </w:p>
    <w:p w14:paraId="1A16CE8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w:t>
      </w:r>
      <w:r w:rsidRPr="00461620">
        <w:rPr>
          <w:rFonts w:ascii="Times New Roman" w:hAnsi="Times New Roman" w:cs="Times New Roman"/>
          <w:noProof/>
          <w:sz w:val="24"/>
        </w:rPr>
        <w:tab/>
        <w:t>Salmons S. An implantable muscle stimulator. J Physiol 1967;188:13-14P.</w:t>
      </w:r>
    </w:p>
    <w:p w14:paraId="51FAB7A4"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w:t>
      </w:r>
      <w:r w:rsidRPr="00461620">
        <w:rPr>
          <w:rFonts w:ascii="Times New Roman" w:hAnsi="Times New Roman" w:cs="Times New Roman"/>
          <w:noProof/>
          <w:sz w:val="24"/>
        </w:rPr>
        <w:tab/>
        <w:t>Salmons S, Vrbová G. The influence of activity on some contractile characteristics of mammalian fast and slow muscles. J Physiol 1969;201:535-549.</w:t>
      </w:r>
    </w:p>
    <w:p w14:paraId="201AD4A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w:t>
      </w:r>
      <w:r w:rsidRPr="00461620">
        <w:rPr>
          <w:rFonts w:ascii="Times New Roman" w:hAnsi="Times New Roman" w:cs="Times New Roman"/>
          <w:noProof/>
          <w:sz w:val="24"/>
        </w:rPr>
        <w:tab/>
        <w:t>Vrbová G. Factors determining the speed of contraction of striated muscle. J Physiol 1966;185:17-18p.</w:t>
      </w:r>
    </w:p>
    <w:p w14:paraId="37DC2BFF"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w:t>
      </w:r>
      <w:r w:rsidRPr="00461620">
        <w:rPr>
          <w:rFonts w:ascii="Times New Roman" w:hAnsi="Times New Roman" w:cs="Times New Roman"/>
          <w:noProof/>
          <w:sz w:val="24"/>
        </w:rPr>
        <w:tab/>
        <w:t>Salmons S. Skeletal muscle - an adaptive machine? Br Sci News (Spectrum) 1971:2-4.</w:t>
      </w:r>
    </w:p>
    <w:p w14:paraId="0E46C5E2"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w:t>
      </w:r>
      <w:r w:rsidRPr="00461620">
        <w:rPr>
          <w:rFonts w:ascii="Times New Roman" w:hAnsi="Times New Roman" w:cs="Times New Roman"/>
          <w:noProof/>
          <w:sz w:val="24"/>
        </w:rPr>
        <w:tab/>
        <w:t>Salmons S, Sréter FA. Significance of impulse activity in the transformation of skeletal muscle type. Nature 1976;263:30–34.</w:t>
      </w:r>
    </w:p>
    <w:p w14:paraId="29DBEC99"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2.</w:t>
      </w:r>
      <w:r w:rsidRPr="00461620">
        <w:rPr>
          <w:rFonts w:ascii="Times New Roman" w:hAnsi="Times New Roman" w:cs="Times New Roman"/>
          <w:noProof/>
          <w:sz w:val="24"/>
        </w:rPr>
        <w:tab/>
        <w:t>Salmons S. Functional adaptation in skeletal muscle. Trends NeuroSci 1980;3:134-137.</w:t>
      </w:r>
    </w:p>
    <w:p w14:paraId="105E93A8"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3.</w:t>
      </w:r>
      <w:r w:rsidRPr="00461620">
        <w:rPr>
          <w:rFonts w:ascii="Times New Roman" w:hAnsi="Times New Roman" w:cs="Times New Roman"/>
          <w:noProof/>
          <w:sz w:val="24"/>
        </w:rPr>
        <w:tab/>
        <w:t>Salmons S, Henriksson J. Invited review: The adaptive response of skeletal muscle to increased use. Muscle Nerve 1981;4:94-105.</w:t>
      </w:r>
    </w:p>
    <w:p w14:paraId="24EB616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14.</w:t>
      </w:r>
      <w:r w:rsidRPr="00461620">
        <w:rPr>
          <w:rFonts w:ascii="Times New Roman" w:hAnsi="Times New Roman" w:cs="Times New Roman"/>
          <w:noProof/>
          <w:sz w:val="24"/>
        </w:rPr>
        <w:tab/>
        <w:t>Mayne CN, Mokrusch T, Jarvis JC, Gilroy SJ, Salmons S. Stimulation-induced expression of slow muscle myosin in a fast muscle of the rat: evidence of an unrestricted adaptive capacity. FEBS Lett 1993;327:297-300.</w:t>
      </w:r>
    </w:p>
    <w:p w14:paraId="06D5A0B0"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5.</w:t>
      </w:r>
      <w:r w:rsidRPr="00461620">
        <w:rPr>
          <w:rFonts w:ascii="Times New Roman" w:hAnsi="Times New Roman" w:cs="Times New Roman"/>
          <w:noProof/>
          <w:sz w:val="24"/>
        </w:rPr>
        <w:tab/>
        <w:t>Delp MD, Pette D. Morphological changes during fiber type transitions in low-frequency-stimulated rat fast-twitch muscle. Cell Tissue Res 1994;277:363-371.</w:t>
      </w:r>
    </w:p>
    <w:p w14:paraId="37D07424"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6.</w:t>
      </w:r>
      <w:r w:rsidRPr="00461620">
        <w:rPr>
          <w:rFonts w:ascii="Times New Roman" w:hAnsi="Times New Roman" w:cs="Times New Roman"/>
          <w:noProof/>
          <w:sz w:val="24"/>
        </w:rPr>
        <w:tab/>
        <w:t>Jarvis JC, Mokrusch T, Kwende MMN, Sutherland H, Salmons S. Fast-to-slow transformation in stimulated rat muscle. Muscle Nerve 1996;19:1469-1475.</w:t>
      </w:r>
    </w:p>
    <w:p w14:paraId="0C4D9006"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7.</w:t>
      </w:r>
      <w:r w:rsidRPr="00461620">
        <w:rPr>
          <w:rFonts w:ascii="Times New Roman" w:hAnsi="Times New Roman" w:cs="Times New Roman"/>
          <w:noProof/>
          <w:sz w:val="24"/>
        </w:rPr>
        <w:tab/>
        <w:t>Peckham PH, Mortimer JT, Van Der Meulen JP. Physiologic and metabolic changes in white muscle of cat following induced exercise. Brain Res 1973;50:424-429.</w:t>
      </w:r>
    </w:p>
    <w:p w14:paraId="66AABCF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8.</w:t>
      </w:r>
      <w:r w:rsidRPr="00461620">
        <w:rPr>
          <w:rFonts w:ascii="Times New Roman" w:hAnsi="Times New Roman" w:cs="Times New Roman"/>
          <w:noProof/>
          <w:sz w:val="24"/>
        </w:rPr>
        <w:tab/>
        <w:t>Ferguson AS, Stone HE, Roessmann U, Burke M, Tisdale E, Mortimer JT. Muscle plasticity: comparison of a 30-Hz burst with 10-Hz continuous stimulation. J Appl Physiol 1989;66:1143-1151.</w:t>
      </w:r>
    </w:p>
    <w:p w14:paraId="2E9137AE"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9.</w:t>
      </w:r>
      <w:r w:rsidRPr="00461620">
        <w:rPr>
          <w:rFonts w:ascii="Times New Roman" w:hAnsi="Times New Roman" w:cs="Times New Roman"/>
          <w:noProof/>
          <w:sz w:val="24"/>
        </w:rPr>
        <w:tab/>
        <w:t>Hoffman RK, Gambke B, Stephenson LW, Rubinstein NA. Myosin transitions in chronic stimulation do not involve embryonic isozymes. Muscle Nerve 1985;8:796-805.</w:t>
      </w:r>
    </w:p>
    <w:p w14:paraId="662E3658"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0.</w:t>
      </w:r>
      <w:r w:rsidRPr="00461620">
        <w:rPr>
          <w:rFonts w:ascii="Times New Roman" w:hAnsi="Times New Roman" w:cs="Times New Roman"/>
          <w:noProof/>
          <w:sz w:val="24"/>
        </w:rPr>
        <w:tab/>
        <w:t>Mannion JD, Bitto T, Hammond RL, Rubinstein NA, Stephenson LW. Histochemical and fatigue characteristics of conditioned canine latissimus dorsi muscle. Circ Res 1986;58:298-304.</w:t>
      </w:r>
    </w:p>
    <w:p w14:paraId="169B23B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1.</w:t>
      </w:r>
      <w:r w:rsidRPr="00461620">
        <w:rPr>
          <w:rFonts w:ascii="Times New Roman" w:hAnsi="Times New Roman" w:cs="Times New Roman"/>
          <w:noProof/>
          <w:sz w:val="24"/>
        </w:rPr>
        <w:tab/>
        <w:t xml:space="preserve">Clark BJ, III, Acker MA, McCully K, Subramanian HV, Hammond RL, Salmons S, et al. In vivo </w:t>
      </w:r>
      <w:r w:rsidRPr="00461620">
        <w:rPr>
          <w:rFonts w:ascii="Times New Roman" w:hAnsi="Times New Roman" w:cs="Times New Roman"/>
          <w:noProof/>
          <w:sz w:val="24"/>
          <w:vertAlign w:val="superscript"/>
        </w:rPr>
        <w:t>31</w:t>
      </w:r>
      <w:r w:rsidRPr="00461620">
        <w:rPr>
          <w:rFonts w:ascii="Times New Roman" w:hAnsi="Times New Roman" w:cs="Times New Roman"/>
          <w:noProof/>
          <w:sz w:val="24"/>
        </w:rPr>
        <w:t>P-NMR spectroscopy of chronically stimulated canine skeletal muscle. Am J Physiol Cell Physiol 1988;254:C258-266.</w:t>
      </w:r>
    </w:p>
    <w:p w14:paraId="20BD146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2.</w:t>
      </w:r>
      <w:r w:rsidRPr="00461620">
        <w:rPr>
          <w:rFonts w:ascii="Times New Roman" w:hAnsi="Times New Roman" w:cs="Times New Roman"/>
          <w:noProof/>
          <w:sz w:val="24"/>
        </w:rPr>
        <w:tab/>
        <w:t>Marzocchi M, Brouillette RT, Klemka-Walden LM, Heller SL, Weese-Mayer DE, Brozanski BS, et al. Effects of continuous low-frequency pacing on immature canine diaphragm. J Appl Physiol 1990;69:892-898.</w:t>
      </w:r>
    </w:p>
    <w:p w14:paraId="4578A3C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23.</w:t>
      </w:r>
      <w:r w:rsidRPr="00461620">
        <w:rPr>
          <w:rFonts w:ascii="Times New Roman" w:hAnsi="Times New Roman" w:cs="Times New Roman"/>
          <w:noProof/>
          <w:sz w:val="24"/>
        </w:rPr>
        <w:tab/>
        <w:t>Mayne CN, Anderson WA, Hammond RL, Eisenberg BR, Stephenson LW, Salmons S. Correlates of fatigue resistance in canine skeletal muscle stimulated electrically for up to one year. Am J Physiol Cell Physiol 1991;261:C259-C270.</w:t>
      </w:r>
    </w:p>
    <w:p w14:paraId="656E5C76"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4.</w:t>
      </w:r>
      <w:r w:rsidRPr="00461620">
        <w:rPr>
          <w:rFonts w:ascii="Times New Roman" w:hAnsi="Times New Roman" w:cs="Times New Roman"/>
          <w:noProof/>
          <w:sz w:val="24"/>
        </w:rPr>
        <w:tab/>
        <w:t>Mannion JD, Shannon J, Chen W, Brown WE, Gale DR. Skeletal muscle-powered assistance for the heart: assessment of a goat model. In: Chiu RC-J, Bourgeois I, editors. Transformed Muscle for Cardiac Assist and Repair. Mount Kisco, N.Y.: Futura; 1990. p 117-127.</w:t>
      </w:r>
    </w:p>
    <w:p w14:paraId="4FBA1CB0"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5.</w:t>
      </w:r>
      <w:r w:rsidRPr="00461620">
        <w:rPr>
          <w:rFonts w:ascii="Times New Roman" w:hAnsi="Times New Roman" w:cs="Times New Roman"/>
          <w:noProof/>
          <w:sz w:val="24"/>
        </w:rPr>
        <w:tab/>
        <w:t>Guldner NW, Klapproth P, Grossherr M, Stephan M, Rumpel E, Noel R, et al. Clenbuterol-supported dynamic training of skeletal muscle ventricles against systemic load: a key for powerful circulatory assist? Circulation 2000;101:2213-2219.</w:t>
      </w:r>
    </w:p>
    <w:p w14:paraId="31EB0F9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6.</w:t>
      </w:r>
      <w:r w:rsidRPr="00461620">
        <w:rPr>
          <w:rFonts w:ascii="Times New Roman" w:hAnsi="Times New Roman" w:cs="Times New Roman"/>
          <w:noProof/>
          <w:sz w:val="24"/>
        </w:rPr>
        <w:tab/>
        <w:t>Carraro U. Contractile proteins of fatigue-resistant muscle. Semin Thorac Cardiovasc Surg 1991;3:111-115.</w:t>
      </w:r>
    </w:p>
    <w:p w14:paraId="576898CD"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7.</w:t>
      </w:r>
      <w:r w:rsidRPr="00461620">
        <w:rPr>
          <w:rFonts w:ascii="Times New Roman" w:hAnsi="Times New Roman" w:cs="Times New Roman"/>
          <w:noProof/>
          <w:sz w:val="24"/>
        </w:rPr>
        <w:tab/>
        <w:t>O'Brien GA, Corbett JM, Dunn MJ, Cumming DV, May AJ, Yacoub MH. Electrophoretic analysis of electrically trained skeletal muscle. Electrophoresis 1992;13:726-728.</w:t>
      </w:r>
    </w:p>
    <w:p w14:paraId="3551955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8.</w:t>
      </w:r>
      <w:r w:rsidRPr="00461620">
        <w:rPr>
          <w:rFonts w:ascii="Times New Roman" w:hAnsi="Times New Roman" w:cs="Times New Roman"/>
          <w:noProof/>
          <w:sz w:val="24"/>
        </w:rPr>
        <w:tab/>
        <w:t>Arpesella G, Carraro U, Mikus PM, Dozza F, Marinelli G, Zampieri S, et al. Activity–rest stimulation of latissimus dorsi for cardiomyoplasty: 1–year results in sheep. Ann Thorac Surg 1998;66:1983-1990.</w:t>
      </w:r>
    </w:p>
    <w:p w14:paraId="6D041A26"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29.</w:t>
      </w:r>
      <w:r w:rsidRPr="00461620">
        <w:rPr>
          <w:rFonts w:ascii="Times New Roman" w:hAnsi="Times New Roman" w:cs="Times New Roman"/>
          <w:noProof/>
          <w:sz w:val="24"/>
        </w:rPr>
        <w:tab/>
        <w:t xml:space="preserve">Sutherland H, Salmons S, Ramnarine IR, Capoccia M, Walsh AA, Jarvis JC. Adaptive conditioning of skeletal muscle in a large animal model </w:t>
      </w:r>
      <w:r w:rsidRPr="00461620">
        <w:rPr>
          <w:rFonts w:ascii="Times New Roman" w:hAnsi="Times New Roman" w:cs="Times New Roman"/>
          <w:i/>
          <w:noProof/>
          <w:sz w:val="24"/>
        </w:rPr>
        <w:t>(Sus domesticus)</w:t>
      </w:r>
      <w:r w:rsidRPr="00461620">
        <w:rPr>
          <w:rFonts w:ascii="Times New Roman" w:hAnsi="Times New Roman" w:cs="Times New Roman"/>
          <w:noProof/>
          <w:sz w:val="24"/>
        </w:rPr>
        <w:t>. J Anat 2006;209:165-177.</w:t>
      </w:r>
    </w:p>
    <w:p w14:paraId="5D33CAAC"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0.</w:t>
      </w:r>
      <w:r w:rsidRPr="00461620">
        <w:rPr>
          <w:rFonts w:ascii="Times New Roman" w:hAnsi="Times New Roman" w:cs="Times New Roman"/>
          <w:noProof/>
          <w:sz w:val="24"/>
        </w:rPr>
        <w:tab/>
        <w:t>Fontaliran F, Chachques J-C, van der Veen F, Scelsi R, Carpentier A. A clinical-pathological study 2 years following cardiomyoplasty: intact latissimus dorsi muscle and metabolic transformation of myofibers. Basic Appl Myol 1997;7:369-373.</w:t>
      </w:r>
    </w:p>
    <w:p w14:paraId="4188C9E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31.</w:t>
      </w:r>
      <w:r w:rsidRPr="00461620">
        <w:rPr>
          <w:rFonts w:ascii="Times New Roman" w:hAnsi="Times New Roman" w:cs="Times New Roman"/>
          <w:noProof/>
          <w:sz w:val="24"/>
        </w:rPr>
        <w:tab/>
        <w:t>Nuhr M, Crevenna R, Gohlsch B, Bittner C, Pleiner J, Wiesinger G, et al. Functional and biochemical properties of chronically stimulated human skeletal muscle. Eur J Appl Physiol 2003;89:202-208.</w:t>
      </w:r>
    </w:p>
    <w:p w14:paraId="15542C54" w14:textId="2784D0DD"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2.</w:t>
      </w:r>
      <w:r w:rsidRPr="00461620">
        <w:rPr>
          <w:rFonts w:ascii="Times New Roman" w:hAnsi="Times New Roman" w:cs="Times New Roman"/>
          <w:noProof/>
          <w:sz w:val="24"/>
        </w:rPr>
        <w:tab/>
        <w:t>Kwong WH, Vrbová G. Effects of low-frequency electrical stimulation on fast and slow muscles of the rat. Pfl</w:t>
      </w:r>
      <w:r w:rsidR="00B02E1B">
        <w:rPr>
          <w:rFonts w:ascii="Times New Roman" w:hAnsi="Times New Roman" w:cs="Times New Roman"/>
          <w:noProof/>
          <w:sz w:val="24"/>
        </w:rPr>
        <w:t>ü</w:t>
      </w:r>
      <w:r w:rsidRPr="00461620">
        <w:rPr>
          <w:rFonts w:ascii="Times New Roman" w:hAnsi="Times New Roman" w:cs="Times New Roman"/>
          <w:noProof/>
          <w:sz w:val="24"/>
        </w:rPr>
        <w:t>gers Arch 1981;391:200-207.</w:t>
      </w:r>
    </w:p>
    <w:p w14:paraId="6E2C578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3.</w:t>
      </w:r>
      <w:r w:rsidRPr="00461620">
        <w:rPr>
          <w:rFonts w:ascii="Times New Roman" w:hAnsi="Times New Roman" w:cs="Times New Roman"/>
          <w:noProof/>
          <w:sz w:val="24"/>
        </w:rPr>
        <w:tab/>
        <w:t>Frischknecht R, Vrbová G. Response of rat EDL muscles to overload and low-frequency electrical stimulation. J Physiol 1991;434:61p.</w:t>
      </w:r>
    </w:p>
    <w:p w14:paraId="6FF0DF29"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4.</w:t>
      </w:r>
      <w:r w:rsidRPr="00461620">
        <w:rPr>
          <w:rFonts w:ascii="Times New Roman" w:hAnsi="Times New Roman" w:cs="Times New Roman"/>
          <w:noProof/>
          <w:sz w:val="24"/>
        </w:rPr>
        <w:tab/>
        <w:t>Kirschbaum BJ, Kucher HB, Termin A, Kelly A, Pette D. Antagonistic effects of chronic low frequency stimulation and thyroid hormone on myosin expression in rat fast-twitch muscle. J Biol Chem 1990;265:13974-13980.</w:t>
      </w:r>
    </w:p>
    <w:p w14:paraId="7887382D"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5.</w:t>
      </w:r>
      <w:r w:rsidRPr="00461620">
        <w:rPr>
          <w:rFonts w:ascii="Times New Roman" w:hAnsi="Times New Roman" w:cs="Times New Roman"/>
          <w:noProof/>
          <w:sz w:val="24"/>
        </w:rPr>
        <w:tab/>
        <w:t>Termin A, Staron RS, Pette D. Changes in myosin heavy chain isoforms during chronic low-frequency stimulation of rat fast hindlimb muscles. Eur J Biochem 1989;186:749-754.</w:t>
      </w:r>
    </w:p>
    <w:p w14:paraId="1D80B6EC"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6.</w:t>
      </w:r>
      <w:r w:rsidRPr="00461620">
        <w:rPr>
          <w:rFonts w:ascii="Times New Roman" w:hAnsi="Times New Roman" w:cs="Times New Roman"/>
          <w:noProof/>
          <w:sz w:val="24"/>
        </w:rPr>
        <w:tab/>
        <w:t>Pette D, Vrbová G. Adaptation of mammalian skeletal muscle fibres to chronic electrical stimulation. Rev Physiol Biochem Pharmacol 1992;120:115-202.</w:t>
      </w:r>
    </w:p>
    <w:p w14:paraId="303879EF"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7.</w:t>
      </w:r>
      <w:r w:rsidRPr="00461620">
        <w:rPr>
          <w:rFonts w:ascii="Times New Roman" w:hAnsi="Times New Roman" w:cs="Times New Roman"/>
          <w:noProof/>
          <w:sz w:val="24"/>
        </w:rPr>
        <w:tab/>
        <w:t>Salmons S. Myotrophic action of an anabolic steroid (nandrolone decanoate) in normal, but not in chronically stimulated, rabbit limb muscles. Basic Appl Myol 1991;1:241-251.</w:t>
      </w:r>
    </w:p>
    <w:p w14:paraId="28D07A93" w14:textId="1111E3F0"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8.</w:t>
      </w:r>
      <w:r w:rsidRPr="00461620">
        <w:rPr>
          <w:rFonts w:ascii="Times New Roman" w:hAnsi="Times New Roman" w:cs="Times New Roman"/>
          <w:noProof/>
          <w:sz w:val="24"/>
        </w:rPr>
        <w:tab/>
        <w:t>Sréter FA, Gergely J, Salmons S, Romanul F. Synthesis by fast muscle of myosin light chains characteristic of slow muscle in response to long-term stimulation. Nat</w:t>
      </w:r>
      <w:r w:rsidR="002967CD">
        <w:rPr>
          <w:rFonts w:ascii="Times New Roman" w:hAnsi="Times New Roman" w:cs="Times New Roman"/>
          <w:noProof/>
          <w:sz w:val="24"/>
        </w:rPr>
        <w:t>ure</w:t>
      </w:r>
      <w:r w:rsidRPr="00461620">
        <w:rPr>
          <w:rFonts w:ascii="Times New Roman" w:hAnsi="Times New Roman" w:cs="Times New Roman"/>
          <w:noProof/>
          <w:sz w:val="24"/>
        </w:rPr>
        <w:t xml:space="preserve"> New Biol 1973;241:17-19.</w:t>
      </w:r>
    </w:p>
    <w:p w14:paraId="1DB300B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39.</w:t>
      </w:r>
      <w:r w:rsidRPr="00461620">
        <w:rPr>
          <w:rFonts w:ascii="Times New Roman" w:hAnsi="Times New Roman" w:cs="Times New Roman"/>
          <w:noProof/>
          <w:sz w:val="24"/>
        </w:rPr>
        <w:tab/>
        <w:t>Sréter FA, Elzinga M, Mabuchi K, Salmons S, Luff AR. The N</w:t>
      </w:r>
      <w:r w:rsidRPr="00461620">
        <w:rPr>
          <w:rFonts w:ascii="Times New Roman" w:hAnsi="Times New Roman" w:cs="Times New Roman"/>
          <w:noProof/>
          <w:sz w:val="24"/>
          <w:vertAlign w:val="superscript"/>
        </w:rPr>
        <w:t>t</w:t>
      </w:r>
      <w:r w:rsidRPr="00461620">
        <w:rPr>
          <w:rFonts w:ascii="Times New Roman" w:hAnsi="Times New Roman" w:cs="Times New Roman"/>
          <w:noProof/>
          <w:sz w:val="24"/>
        </w:rPr>
        <w:t>-methylhistidine content of myosin in stimulated and cross-reinnervated skeletal muscles of the rabbit. FEBS Lett 1975;57:107-111.</w:t>
      </w:r>
    </w:p>
    <w:p w14:paraId="547394DB"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40.</w:t>
      </w:r>
      <w:r w:rsidRPr="00461620">
        <w:rPr>
          <w:rFonts w:ascii="Times New Roman" w:hAnsi="Times New Roman" w:cs="Times New Roman"/>
          <w:noProof/>
          <w:sz w:val="24"/>
        </w:rPr>
        <w:tab/>
        <w:t>al-Amood WS, Buller AJ, Pope R. Long-term stimulation of cat fast-twitch skeletal muscle. Nature 1973;244:225-227.</w:t>
      </w:r>
    </w:p>
    <w:p w14:paraId="526542DE"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41.</w:t>
      </w:r>
      <w:r w:rsidRPr="00461620">
        <w:rPr>
          <w:rFonts w:ascii="Times New Roman" w:hAnsi="Times New Roman" w:cs="Times New Roman"/>
          <w:noProof/>
          <w:sz w:val="24"/>
        </w:rPr>
        <w:tab/>
        <w:t>Lewis DM, al-Amood WS, Schmalbruch H. Effects of long-term phasic electrical stimulation on denervated soleus muscle: guinea-pig contrasted with rat. J Muscle Res Cell Motil 1997;18:573-586.</w:t>
      </w:r>
    </w:p>
    <w:p w14:paraId="06EDC9CC"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42.</w:t>
      </w:r>
      <w:r w:rsidRPr="00461620">
        <w:rPr>
          <w:rFonts w:ascii="Times New Roman" w:hAnsi="Times New Roman" w:cs="Times New Roman"/>
          <w:noProof/>
          <w:sz w:val="24"/>
        </w:rPr>
        <w:tab/>
        <w:t>Ashley Z, Sutherland H, Lanmuller H, Russold MF, Unger E, Bijak M, et al. Atrophy, but not necrosis, in rabbit skeletal muscle denervated for periods up to one year Am J Physiol Cell Physiol 2007;292:C440-451.</w:t>
      </w:r>
    </w:p>
    <w:p w14:paraId="1C271AAF"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43.</w:t>
      </w:r>
      <w:r w:rsidRPr="00461620">
        <w:rPr>
          <w:rFonts w:ascii="Times New Roman" w:hAnsi="Times New Roman" w:cs="Times New Roman"/>
          <w:noProof/>
          <w:sz w:val="24"/>
        </w:rPr>
        <w:tab/>
        <w:t>Kern H, Hofer C, Mödlin M, Mayr W, Vindigni V, Zampieri S, et al. Stable muscle atrophy in long term paraplegics with complete upper motor neuron lesion from 3- to 20-year SCI. Spinal Cord 2007;46:293-304.</w:t>
      </w:r>
    </w:p>
    <w:p w14:paraId="283799A4" w14:textId="5154812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44.</w:t>
      </w:r>
      <w:r w:rsidRPr="00461620">
        <w:rPr>
          <w:rFonts w:ascii="Times New Roman" w:hAnsi="Times New Roman" w:cs="Times New Roman"/>
          <w:noProof/>
          <w:sz w:val="24"/>
        </w:rPr>
        <w:tab/>
        <w:t xml:space="preserve">Lømo T, Westgaard RH, Dahl HA. Contractile properties of muscle: control by pattern of muscle activity in the rat. </w:t>
      </w:r>
      <w:bookmarkStart w:id="84" w:name="OLE_LINK16"/>
      <w:bookmarkStart w:id="85" w:name="OLE_LINK17"/>
      <w:r w:rsidRPr="00461620">
        <w:rPr>
          <w:rFonts w:ascii="Times New Roman" w:hAnsi="Times New Roman" w:cs="Times New Roman"/>
          <w:noProof/>
          <w:sz w:val="24"/>
        </w:rPr>
        <w:t xml:space="preserve">Proc </w:t>
      </w:r>
      <w:r w:rsidR="00FD43D9">
        <w:rPr>
          <w:rFonts w:ascii="Times New Roman" w:hAnsi="Times New Roman" w:cs="Times New Roman"/>
          <w:noProof/>
          <w:sz w:val="24"/>
        </w:rPr>
        <w:t>R Soc Lond B</w:t>
      </w:r>
      <w:bookmarkEnd w:id="84"/>
      <w:bookmarkEnd w:id="85"/>
      <w:r w:rsidRPr="00461620">
        <w:rPr>
          <w:rFonts w:ascii="Times New Roman" w:hAnsi="Times New Roman" w:cs="Times New Roman"/>
          <w:noProof/>
          <w:sz w:val="24"/>
        </w:rPr>
        <w:t xml:space="preserve"> 1974;187:99-103.</w:t>
      </w:r>
    </w:p>
    <w:p w14:paraId="058619B6"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45.</w:t>
      </w:r>
      <w:r w:rsidRPr="00461620">
        <w:rPr>
          <w:rFonts w:ascii="Times New Roman" w:hAnsi="Times New Roman" w:cs="Times New Roman"/>
          <w:noProof/>
          <w:sz w:val="24"/>
        </w:rPr>
        <w:tab/>
        <w:t>Gorza L, Gundersen K, Lømo T, Schiaffino S, Westgaard RH. Slow-to-fast transformation of denervated soleus muscles by chronic high-frequency stimulation in the rat. J Physiol 1988;402:627-649.</w:t>
      </w:r>
    </w:p>
    <w:p w14:paraId="643B5BF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46.</w:t>
      </w:r>
      <w:r w:rsidRPr="00461620">
        <w:rPr>
          <w:rFonts w:ascii="Times New Roman" w:hAnsi="Times New Roman" w:cs="Times New Roman"/>
          <w:noProof/>
          <w:sz w:val="24"/>
        </w:rPr>
        <w:tab/>
        <w:t>Gundersen K. Determination of muscle contractile properties: the importance of the nerve. Acta Physiol Scand 1998;162:333-341.</w:t>
      </w:r>
    </w:p>
    <w:p w14:paraId="186F688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47.</w:t>
      </w:r>
      <w:r w:rsidRPr="00461620">
        <w:rPr>
          <w:rFonts w:ascii="Times New Roman" w:hAnsi="Times New Roman" w:cs="Times New Roman"/>
          <w:noProof/>
          <w:sz w:val="24"/>
        </w:rPr>
        <w:tab/>
        <w:t>Kern H, Salmons S, Mayr W, Rossini K, Carraro U. Recovery of long-term denervated human muscles induced by electrical stimulation. Muscle Nerve 2005;31:98-101.</w:t>
      </w:r>
    </w:p>
    <w:p w14:paraId="407C0EA4"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48.</w:t>
      </w:r>
      <w:r w:rsidRPr="00461620">
        <w:rPr>
          <w:rFonts w:ascii="Times New Roman" w:hAnsi="Times New Roman" w:cs="Times New Roman"/>
          <w:noProof/>
          <w:sz w:val="24"/>
        </w:rPr>
        <w:tab/>
        <w:t>Lanmüller H, Ashley Z, Unger E, Sutherland H, Reichel M, Russold M, et al. Implantable device for long-term electrical stimulation of denervated muscles in rabbits. Med Biol Eng Comput 2005;43:535-540.</w:t>
      </w:r>
    </w:p>
    <w:p w14:paraId="159E71A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49.</w:t>
      </w:r>
      <w:r w:rsidRPr="00461620">
        <w:rPr>
          <w:rFonts w:ascii="Times New Roman" w:hAnsi="Times New Roman" w:cs="Times New Roman"/>
          <w:noProof/>
          <w:sz w:val="24"/>
        </w:rPr>
        <w:tab/>
        <w:t>Ashley Z, Salmons S, Boncompagni S, Protasi F, Russold MF, Lanmuller H, et al. Effects of chronic electrical stimulation on long-term denervated muscles of the rabbit hind limb. J Muscle Res Cell Motil 2007;28:203-217.</w:t>
      </w:r>
    </w:p>
    <w:p w14:paraId="3F486DAB"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0.</w:t>
      </w:r>
      <w:r w:rsidRPr="00461620">
        <w:rPr>
          <w:rFonts w:ascii="Times New Roman" w:hAnsi="Times New Roman" w:cs="Times New Roman"/>
          <w:noProof/>
          <w:sz w:val="24"/>
        </w:rPr>
        <w:tab/>
        <w:t>Morris CJ, Salmons S. The innervation pattern of fast muscle fibres subjected to long-term stimulation (abstract). J Anat 1975;120:412.</w:t>
      </w:r>
    </w:p>
    <w:p w14:paraId="6CE1E8D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1.</w:t>
      </w:r>
      <w:r w:rsidRPr="00461620">
        <w:rPr>
          <w:rFonts w:ascii="Times New Roman" w:hAnsi="Times New Roman" w:cs="Times New Roman"/>
          <w:noProof/>
          <w:sz w:val="24"/>
        </w:rPr>
        <w:tab/>
        <w:t>Eisenberg BR, Brown JMC, Salmons S. Restoration of fast muscle characteristics following cessation of chronic stimulation. The ultrastructure of slow-to-fast transformation. Cell Tissue Res 1984;238:221-230.</w:t>
      </w:r>
    </w:p>
    <w:p w14:paraId="1FAD36D7" w14:textId="055910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2.</w:t>
      </w:r>
      <w:r w:rsidRPr="00461620">
        <w:rPr>
          <w:rFonts w:ascii="Times New Roman" w:hAnsi="Times New Roman" w:cs="Times New Roman"/>
          <w:noProof/>
          <w:sz w:val="24"/>
        </w:rPr>
        <w:tab/>
        <w:t xml:space="preserve">Brown JMC, Henriksson J, Salmons S. Restoration of fast muscle characteristics following cessation of chronic stimulation: physiological, histochemical and metabolic changes during slow-to-fast transformation. </w:t>
      </w:r>
      <w:r w:rsidR="00FD43D9" w:rsidRPr="00461620">
        <w:rPr>
          <w:rFonts w:ascii="Times New Roman" w:hAnsi="Times New Roman" w:cs="Times New Roman"/>
          <w:noProof/>
          <w:sz w:val="24"/>
        </w:rPr>
        <w:t xml:space="preserve">Proc </w:t>
      </w:r>
      <w:r w:rsidR="00FD43D9">
        <w:rPr>
          <w:rFonts w:ascii="Times New Roman" w:hAnsi="Times New Roman" w:cs="Times New Roman"/>
          <w:noProof/>
          <w:sz w:val="24"/>
        </w:rPr>
        <w:t>R Soc Lond B</w:t>
      </w:r>
      <w:r w:rsidRPr="00461620">
        <w:rPr>
          <w:rFonts w:ascii="Times New Roman" w:hAnsi="Times New Roman" w:cs="Times New Roman"/>
          <w:noProof/>
          <w:sz w:val="24"/>
        </w:rPr>
        <w:t xml:space="preserve"> 1989;235:321-346.</w:t>
      </w:r>
    </w:p>
    <w:p w14:paraId="7CE2AFB0"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3.</w:t>
      </w:r>
      <w:r w:rsidRPr="00461620">
        <w:rPr>
          <w:rFonts w:ascii="Times New Roman" w:hAnsi="Times New Roman" w:cs="Times New Roman"/>
          <w:noProof/>
          <w:sz w:val="24"/>
        </w:rPr>
        <w:tab/>
        <w:t>Salmons S. On the reversibility of stimulation-induced muscle transformation. In: Pette D, editor. The Dynamic State of Muscle Fibres. Berlin: Walter de Gruyter; 1990. p 401-414.</w:t>
      </w:r>
    </w:p>
    <w:p w14:paraId="1A65562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4.</w:t>
      </w:r>
      <w:r w:rsidRPr="00461620">
        <w:rPr>
          <w:rFonts w:ascii="Times New Roman" w:hAnsi="Times New Roman" w:cs="Times New Roman"/>
          <w:noProof/>
          <w:sz w:val="24"/>
        </w:rPr>
        <w:tab/>
        <w:t>Romanul FCA, Sréter FA, Salmons S, Gergely J. The effect of a changed pattern of activity on histochemical characteristics of muscle fibres. In: Milhorat AT, editor. Exploratory Concepts in Muscular Dystrophy II. Volume No. 333, Intern. Congress Series. Amsterdam: Excerpta Medica; 1974. p 344-348.</w:t>
      </w:r>
    </w:p>
    <w:p w14:paraId="650E568F"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5.</w:t>
      </w:r>
      <w:r w:rsidRPr="00461620">
        <w:rPr>
          <w:rFonts w:ascii="Times New Roman" w:hAnsi="Times New Roman" w:cs="Times New Roman"/>
          <w:noProof/>
          <w:sz w:val="24"/>
        </w:rPr>
        <w:tab/>
        <w:t>Lexell J, Jarvis JC, Downham DY, Salmons S. Quantitative morphology of stimulation–induced damage in rabbit fast–twitch muscles. Cell Tissue Res 1992;269:195–204.</w:t>
      </w:r>
    </w:p>
    <w:p w14:paraId="0DD99E96"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6.</w:t>
      </w:r>
      <w:r w:rsidRPr="00461620">
        <w:rPr>
          <w:rFonts w:ascii="Times New Roman" w:hAnsi="Times New Roman" w:cs="Times New Roman"/>
          <w:noProof/>
          <w:sz w:val="24"/>
        </w:rPr>
        <w:tab/>
        <w:t>Lexell J, Jarvis JC, Downham DY, Salmons S. Stimulation-induced damage in rabbit fast-twitch skeletal muscles: a quantitative morphological study of the influence of pattern and frequency. Cell Tissue Res 1993;273:357-362.</w:t>
      </w:r>
    </w:p>
    <w:p w14:paraId="152030F6"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57.</w:t>
      </w:r>
      <w:r w:rsidRPr="00461620">
        <w:rPr>
          <w:rFonts w:ascii="Times New Roman" w:hAnsi="Times New Roman" w:cs="Times New Roman"/>
          <w:noProof/>
          <w:sz w:val="24"/>
        </w:rPr>
        <w:tab/>
        <w:t>Lexell J, Jarvis JC, Downham DY, Salmons S. Stimulation-induced muscle damage. Basic Appl Myol 1994;4:59-66.</w:t>
      </w:r>
    </w:p>
    <w:p w14:paraId="29A770BE"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8.</w:t>
      </w:r>
      <w:r w:rsidRPr="00461620">
        <w:rPr>
          <w:rFonts w:ascii="Times New Roman" w:hAnsi="Times New Roman" w:cs="Times New Roman"/>
          <w:noProof/>
          <w:sz w:val="24"/>
        </w:rPr>
        <w:tab/>
        <w:t>Maier A, Gambke B, Pette D. Degeneration-regeneration as a mechanism contributing to the fast to slow conversion of chronically stimulated fast-twitch rabbit muscle. Cell Tissue Res 1986;244:635-643.</w:t>
      </w:r>
    </w:p>
    <w:p w14:paraId="7C75761C" w14:textId="0061A06D"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59.</w:t>
      </w:r>
      <w:r w:rsidRPr="00461620">
        <w:rPr>
          <w:rFonts w:ascii="Times New Roman" w:hAnsi="Times New Roman" w:cs="Times New Roman"/>
          <w:noProof/>
          <w:sz w:val="24"/>
        </w:rPr>
        <w:tab/>
        <w:t>Maier A, Pette D. The time course of glycogen depletion in single fibers of chronically stimulated</w:t>
      </w:r>
      <w:r w:rsidR="00FD43D9">
        <w:rPr>
          <w:rFonts w:ascii="Times New Roman" w:hAnsi="Times New Roman" w:cs="Times New Roman"/>
          <w:noProof/>
          <w:sz w:val="24"/>
        </w:rPr>
        <w:t xml:space="preserve"> rabbit fast-twitch muscle. Pflü</w:t>
      </w:r>
      <w:r w:rsidRPr="00461620">
        <w:rPr>
          <w:rFonts w:ascii="Times New Roman" w:hAnsi="Times New Roman" w:cs="Times New Roman"/>
          <w:noProof/>
          <w:sz w:val="24"/>
        </w:rPr>
        <w:t>gers Archiv 1987;408:338-342.</w:t>
      </w:r>
    </w:p>
    <w:p w14:paraId="26BE5B50"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0.</w:t>
      </w:r>
      <w:r w:rsidRPr="00461620">
        <w:rPr>
          <w:rFonts w:ascii="Times New Roman" w:hAnsi="Times New Roman" w:cs="Times New Roman"/>
          <w:noProof/>
          <w:sz w:val="24"/>
        </w:rPr>
        <w:tab/>
        <w:t>Maier A, Gorza L, Schiaffino S, Pette D. A combined histochemical and immunohistochemical study on the dynamics of fast-to-slow fiber transformation in chronically stimulated rabbit muscle. Cell Tissue Res 1988;254:59-68.</w:t>
      </w:r>
    </w:p>
    <w:p w14:paraId="649FC910"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1.</w:t>
      </w:r>
      <w:r w:rsidRPr="00461620">
        <w:rPr>
          <w:rFonts w:ascii="Times New Roman" w:hAnsi="Times New Roman" w:cs="Times New Roman"/>
          <w:noProof/>
          <w:sz w:val="24"/>
        </w:rPr>
        <w:tab/>
        <w:t>Salmons S. Adaptive change in electrically stimulated muscle: a framework for the design of clinical protocols (Invited review). Muscle Nerve 2009;40:918-935.</w:t>
      </w:r>
    </w:p>
    <w:p w14:paraId="2FD9CCF0"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2.</w:t>
      </w:r>
      <w:r w:rsidRPr="00461620">
        <w:rPr>
          <w:rFonts w:ascii="Times New Roman" w:hAnsi="Times New Roman" w:cs="Times New Roman"/>
          <w:noProof/>
          <w:sz w:val="24"/>
        </w:rPr>
        <w:tab/>
        <w:t>Brown WE, Salmons S, Whalen RG. The sequential replacement of myosin subunit isoforms during muscle type transformation induced by long term electrical stimulation. J Biol Chem 1983;258:14686-14692.</w:t>
      </w:r>
    </w:p>
    <w:p w14:paraId="60653300"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3.</w:t>
      </w:r>
      <w:r w:rsidRPr="00461620">
        <w:rPr>
          <w:rFonts w:ascii="Times New Roman" w:hAnsi="Times New Roman" w:cs="Times New Roman"/>
          <w:noProof/>
          <w:sz w:val="24"/>
        </w:rPr>
        <w:tab/>
        <w:t>Rubinstein N, Mabuchi K, Pepe F, Salmons S, Gergely J, Sréter F. Use of type-specific antimyosins to demonstrate the transformation of individual fibers in chronically stimulated rabbit fast muscles. J Cell Biol 1978;79:252-261.</w:t>
      </w:r>
    </w:p>
    <w:p w14:paraId="4E0C7D08"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4.</w:t>
      </w:r>
      <w:r w:rsidRPr="00461620">
        <w:rPr>
          <w:rFonts w:ascii="Times New Roman" w:hAnsi="Times New Roman" w:cs="Times New Roman"/>
          <w:noProof/>
          <w:sz w:val="24"/>
        </w:rPr>
        <w:tab/>
        <w:t>Pette D, Schnez U. Coexistence of fast and slow type myosin light chains in single muscle fibres during transformation as induced by long term stimulation. FEBS Lett 1977;83:128-130.</w:t>
      </w:r>
    </w:p>
    <w:p w14:paraId="5E5EF4E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5.</w:t>
      </w:r>
      <w:r w:rsidRPr="00461620">
        <w:rPr>
          <w:rFonts w:ascii="Times New Roman" w:hAnsi="Times New Roman" w:cs="Times New Roman"/>
          <w:noProof/>
          <w:sz w:val="24"/>
        </w:rPr>
        <w:tab/>
        <w:t>Franchi LL, Murdoch A, Brown WE, Mayne CN, Elliott L, Salmons S. Subcellular localisation of newly incorporated myosin in rabbit fast skeletal muscle undergoing stimulation-induced type transformation. J Muscle Res Cell Motil 1990;11:227-239.</w:t>
      </w:r>
    </w:p>
    <w:p w14:paraId="14942F84"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66.</w:t>
      </w:r>
      <w:r w:rsidRPr="00461620">
        <w:rPr>
          <w:rFonts w:ascii="Times New Roman" w:hAnsi="Times New Roman" w:cs="Times New Roman"/>
          <w:noProof/>
          <w:sz w:val="24"/>
        </w:rPr>
        <w:tab/>
        <w:t>Pette D, Muller W, Leisner E, Vrbová G. Time dependent effects on contractile properties, fibre population, myosin light chains and enzymes of energy metabolism in intermittently and continuously stimulated fast twitch muscles of the rabbit. Pflugers Arch 1976;364:103-112.</w:t>
      </w:r>
    </w:p>
    <w:p w14:paraId="4343B459"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7.</w:t>
      </w:r>
      <w:r w:rsidRPr="00461620">
        <w:rPr>
          <w:rFonts w:ascii="Times New Roman" w:hAnsi="Times New Roman" w:cs="Times New Roman"/>
          <w:noProof/>
          <w:sz w:val="24"/>
        </w:rPr>
        <w:tab/>
        <w:t>Henneman E, Olson C. Relations between structure and function in the design of skeletal muscles. J Neurophysiol 1965;28:581-598.</w:t>
      </w:r>
    </w:p>
    <w:p w14:paraId="19889BED"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8.</w:t>
      </w:r>
      <w:r w:rsidRPr="00461620">
        <w:rPr>
          <w:rFonts w:ascii="Times New Roman" w:hAnsi="Times New Roman" w:cs="Times New Roman"/>
          <w:noProof/>
          <w:sz w:val="24"/>
        </w:rPr>
        <w:tab/>
        <w:t>Salmons S. The response of skeletal muscle to different patterns of use - some new developments and concepts. In: Pette D, editor. Plasticity of Muscle. Berlin: Walter de Gruyter; 1980. p 387-399.</w:t>
      </w:r>
    </w:p>
    <w:p w14:paraId="2F92C64D"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69.</w:t>
      </w:r>
      <w:r w:rsidRPr="00461620">
        <w:rPr>
          <w:rFonts w:ascii="Times New Roman" w:hAnsi="Times New Roman" w:cs="Times New Roman"/>
          <w:noProof/>
          <w:sz w:val="24"/>
        </w:rPr>
        <w:tab/>
        <w:t>Martin WD, Romond EH. Effects of chronic rotation and hypergravity on muscle fibers of soleus and plantaris muscles of the rat. Exp Neurol 1975;49:758-771.</w:t>
      </w:r>
    </w:p>
    <w:p w14:paraId="33FE5DED"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0.</w:t>
      </w:r>
      <w:r w:rsidRPr="00461620">
        <w:rPr>
          <w:rFonts w:ascii="Times New Roman" w:hAnsi="Times New Roman" w:cs="Times New Roman"/>
          <w:noProof/>
          <w:sz w:val="24"/>
        </w:rPr>
        <w:tab/>
        <w:t>Salmons S. Prospects for the use of telemetry in studies of the differentiation of mammalian locomotor systems. In: Amlaner CJ, MacDonald DW, editors. A Handbook of Biotelemetry and Radiotracking. Oxford: Pergamon Press; 1980. p 517-524.</w:t>
      </w:r>
    </w:p>
    <w:p w14:paraId="2FE10BE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1.</w:t>
      </w:r>
      <w:r w:rsidRPr="00461620">
        <w:rPr>
          <w:rFonts w:ascii="Times New Roman" w:hAnsi="Times New Roman" w:cs="Times New Roman"/>
          <w:noProof/>
          <w:sz w:val="24"/>
        </w:rPr>
        <w:tab/>
        <w:t>Awede B, Berquin A, Wuytack F, Lebacq J. Adaptation of mouse skeletal muscle to a novel functional overload test: changes in myosin heavy chains and SERCA and physiological consequences. Eur J Appl Physiol 1999;80:519-526.</w:t>
      </w:r>
    </w:p>
    <w:p w14:paraId="209C5F1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2.</w:t>
      </w:r>
      <w:r w:rsidRPr="00461620">
        <w:rPr>
          <w:rFonts w:ascii="Times New Roman" w:hAnsi="Times New Roman" w:cs="Times New Roman"/>
          <w:noProof/>
          <w:sz w:val="24"/>
        </w:rPr>
        <w:tab/>
        <w:t>Sugiura T, Miyata H, Kawai Y, Matoba H, Murakami N. Changes in myosin heavy chain isoform expression of overloaded rat skeletal muscles. Int J Biochem 1993;25:1609-1613.</w:t>
      </w:r>
    </w:p>
    <w:p w14:paraId="3016240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3.</w:t>
      </w:r>
      <w:r w:rsidRPr="00461620">
        <w:rPr>
          <w:rFonts w:ascii="Times New Roman" w:hAnsi="Times New Roman" w:cs="Times New Roman"/>
          <w:noProof/>
          <w:sz w:val="24"/>
        </w:rPr>
        <w:tab/>
        <w:t>Smith LW, Smith JD, Criswell DS. Involvement of nitric oxide synthase in skeletal muscle adaptation to chronic overload. J Appl Physiol 2002;92:2005-2011.</w:t>
      </w:r>
    </w:p>
    <w:p w14:paraId="4A397772"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4.</w:t>
      </w:r>
      <w:r w:rsidRPr="00461620">
        <w:rPr>
          <w:rFonts w:ascii="Times New Roman" w:hAnsi="Times New Roman" w:cs="Times New Roman"/>
          <w:noProof/>
          <w:sz w:val="24"/>
        </w:rPr>
        <w:tab/>
        <w:t>Crews J, Kaiser KK, Brooke MH. Muscle pathology of myotonia congenita. J Neurol Sci 1976;28:449-457.</w:t>
      </w:r>
    </w:p>
    <w:p w14:paraId="115F3A74"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75.</w:t>
      </w:r>
      <w:r w:rsidRPr="00461620">
        <w:rPr>
          <w:rFonts w:ascii="Times New Roman" w:hAnsi="Times New Roman" w:cs="Times New Roman"/>
          <w:noProof/>
          <w:sz w:val="24"/>
        </w:rPr>
        <w:tab/>
        <w:t>Borg J, Grimby L, Hannerz J. Motor neuron firing range, axonal conduction velocity, and muscle fiber histochemistry in neuromuscular diseases. Muscle Nerve 1979;2:423-430.</w:t>
      </w:r>
    </w:p>
    <w:p w14:paraId="2279391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6.</w:t>
      </w:r>
      <w:r w:rsidRPr="00461620">
        <w:rPr>
          <w:rFonts w:ascii="Times New Roman" w:hAnsi="Times New Roman" w:cs="Times New Roman"/>
          <w:noProof/>
          <w:sz w:val="24"/>
        </w:rPr>
        <w:tab/>
        <w:t>Hudlicka O, Tyler KR, Srihari T, Heilig A, Pette D. The effect of different patterns of long-term stimulation on contractile properties and myosin light chains in rabbit fast muscles. Pflugers Arch 1982;393:164-170.</w:t>
      </w:r>
    </w:p>
    <w:p w14:paraId="2035A1E4"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7.</w:t>
      </w:r>
      <w:r w:rsidRPr="00461620">
        <w:rPr>
          <w:rFonts w:ascii="Times New Roman" w:hAnsi="Times New Roman" w:cs="Times New Roman"/>
          <w:noProof/>
          <w:sz w:val="24"/>
        </w:rPr>
        <w:tab/>
        <w:t>Eerbeek O, Kernell D, Verhey BA. Effects of fast and slow patterns of tonic long-term stimulation on contractile properties of fast muscle in the cat. J Physiol 1984;352:73-90.</w:t>
      </w:r>
    </w:p>
    <w:p w14:paraId="65CCD449"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8.</w:t>
      </w:r>
      <w:r w:rsidRPr="00461620">
        <w:rPr>
          <w:rFonts w:ascii="Times New Roman" w:hAnsi="Times New Roman" w:cs="Times New Roman"/>
          <w:noProof/>
          <w:sz w:val="24"/>
        </w:rPr>
        <w:tab/>
        <w:t>Kernell D, Eerbeek O, Verhey BA, Donselaar Y. Effects of physiological amounts of high- and low-rate chronic stimulation on fast-twitch muscle of the cat hindlimb. I. Speed- and force-related properties. J Neurophysiol 1987;58:598-613.</w:t>
      </w:r>
    </w:p>
    <w:p w14:paraId="037C301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79.</w:t>
      </w:r>
      <w:r w:rsidRPr="00461620">
        <w:rPr>
          <w:rFonts w:ascii="Times New Roman" w:hAnsi="Times New Roman" w:cs="Times New Roman"/>
          <w:noProof/>
          <w:sz w:val="24"/>
        </w:rPr>
        <w:tab/>
        <w:t>Kernell D, Donselaar Y, Eerbeek O. Effects of physiological amounts of high- and low-rate chronic stimulation on fast-twitch muscle of the cat hindlimb. II. Endurance-related properties. J Neurophysiol 1987;58:614-627.</w:t>
      </w:r>
    </w:p>
    <w:p w14:paraId="06BAF9D2"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0.</w:t>
      </w:r>
      <w:r w:rsidRPr="00461620">
        <w:rPr>
          <w:rFonts w:ascii="Times New Roman" w:hAnsi="Times New Roman" w:cs="Times New Roman"/>
          <w:noProof/>
          <w:sz w:val="24"/>
        </w:rPr>
        <w:tab/>
        <w:t>Jarvis JC, Mayne CN, Salmons S. Basic studies on skeletal muscle for cardiac assistance. J Card Surg 1991;6 (Suppl.):204-209.</w:t>
      </w:r>
    </w:p>
    <w:p w14:paraId="1ACF3877" w14:textId="785BC13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1.</w:t>
      </w:r>
      <w:r w:rsidRPr="00461620">
        <w:rPr>
          <w:rFonts w:ascii="Times New Roman" w:hAnsi="Times New Roman" w:cs="Times New Roman"/>
          <w:noProof/>
          <w:sz w:val="24"/>
        </w:rPr>
        <w:tab/>
        <w:t xml:space="preserve">Kwende MMN, Jarvis JC, Salmons S. The input-output relationships of skeletal muscle. </w:t>
      </w:r>
      <w:r w:rsidR="00F95B51" w:rsidRPr="00461620">
        <w:rPr>
          <w:rFonts w:ascii="Times New Roman" w:hAnsi="Times New Roman" w:cs="Times New Roman"/>
          <w:noProof/>
          <w:sz w:val="24"/>
        </w:rPr>
        <w:t xml:space="preserve">Proc </w:t>
      </w:r>
      <w:r w:rsidR="00F95B51">
        <w:rPr>
          <w:rFonts w:ascii="Times New Roman" w:hAnsi="Times New Roman" w:cs="Times New Roman"/>
          <w:noProof/>
          <w:sz w:val="24"/>
        </w:rPr>
        <w:t>R Soc Lond B</w:t>
      </w:r>
      <w:r w:rsidRPr="00461620">
        <w:rPr>
          <w:rFonts w:ascii="Times New Roman" w:hAnsi="Times New Roman" w:cs="Times New Roman"/>
          <w:noProof/>
          <w:sz w:val="24"/>
        </w:rPr>
        <w:t xml:space="preserve"> 1995;261:193–201.</w:t>
      </w:r>
    </w:p>
    <w:p w14:paraId="2570C378"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2.</w:t>
      </w:r>
      <w:r w:rsidRPr="00461620">
        <w:rPr>
          <w:rFonts w:ascii="Times New Roman" w:hAnsi="Times New Roman" w:cs="Times New Roman"/>
          <w:noProof/>
          <w:sz w:val="24"/>
        </w:rPr>
        <w:tab/>
        <w:t>Grimby G, Broberg C, Krotkiewska I, Krotkiewski M. Muscle fiber composition in patients with traumatic cord lesion. Scand J Rehabil Med 1976;8:37-42.</w:t>
      </w:r>
    </w:p>
    <w:p w14:paraId="2B3292B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3.</w:t>
      </w:r>
      <w:r w:rsidRPr="00461620">
        <w:rPr>
          <w:rFonts w:ascii="Times New Roman" w:hAnsi="Times New Roman" w:cs="Times New Roman"/>
          <w:noProof/>
          <w:sz w:val="24"/>
        </w:rPr>
        <w:tab/>
        <w:t>Talmadge RJ, Roy RR, Edgerton VR. Distribution of myosin heavy chain isoforms in non-weight-bearing rat soleus muscle fibers. J Appl Physiol (1985) 1996;81:2540-2546.</w:t>
      </w:r>
    </w:p>
    <w:p w14:paraId="5F6D7D76"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84.</w:t>
      </w:r>
      <w:r w:rsidRPr="00461620">
        <w:rPr>
          <w:rFonts w:ascii="Times New Roman" w:hAnsi="Times New Roman" w:cs="Times New Roman"/>
          <w:noProof/>
          <w:sz w:val="24"/>
        </w:rPr>
        <w:tab/>
        <w:t>Huey KA, Roy RR, Baldwin KM, Edgerton VR. Temporal effects of inactivty on myosin heavy chain gene expression in rat slow muscle. Muscle Nerve 2001;24:517-526.</w:t>
      </w:r>
    </w:p>
    <w:p w14:paraId="0245233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5.</w:t>
      </w:r>
      <w:r w:rsidRPr="00461620">
        <w:rPr>
          <w:rFonts w:ascii="Times New Roman" w:hAnsi="Times New Roman" w:cs="Times New Roman"/>
          <w:noProof/>
          <w:sz w:val="24"/>
        </w:rPr>
        <w:tab/>
        <w:t>Talmadge RJ, Roy RR, Edgerton VR. Prominence of myosin heavy chain hybrid fibers in soleus muscle of spinal cord-transected rats. J Appl Physiol 1995;78:1256-1265.</w:t>
      </w:r>
    </w:p>
    <w:p w14:paraId="374C6CD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6.</w:t>
      </w:r>
      <w:r w:rsidRPr="00461620">
        <w:rPr>
          <w:rFonts w:ascii="Times New Roman" w:hAnsi="Times New Roman" w:cs="Times New Roman"/>
          <w:noProof/>
          <w:sz w:val="24"/>
        </w:rPr>
        <w:tab/>
        <w:t>Talmadge RJ, Roy RR, Edgerton VR. Myosin heavy chain profile of cat soleus following chronic reduced activity or inactivity. Muscle Nerve 1996;19:980-988.</w:t>
      </w:r>
    </w:p>
    <w:p w14:paraId="3AFB763D"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7.</w:t>
      </w:r>
      <w:r w:rsidRPr="00461620">
        <w:rPr>
          <w:rFonts w:ascii="Times New Roman" w:hAnsi="Times New Roman" w:cs="Times New Roman"/>
          <w:noProof/>
          <w:sz w:val="24"/>
        </w:rPr>
        <w:tab/>
        <w:t>Goldberg AL, Jablecki C, Li JB. Effects of use and disuse on amino acid transport and protein turnover in muscle. Ann N Y Acad Sci 1974;228:190–201.</w:t>
      </w:r>
    </w:p>
    <w:p w14:paraId="35CA37FC"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8.</w:t>
      </w:r>
      <w:r w:rsidRPr="00461620">
        <w:rPr>
          <w:rFonts w:ascii="Times New Roman" w:hAnsi="Times New Roman" w:cs="Times New Roman"/>
          <w:noProof/>
          <w:sz w:val="24"/>
        </w:rPr>
        <w:tab/>
        <w:t>Palmer RM, Reeds PJ, Lobley GE, Smith RH. The effect of intermittent changes in tension on protein and collagen synthesis in isolated rabbit muscles. Biochem J 1981;198:491-498.</w:t>
      </w:r>
    </w:p>
    <w:p w14:paraId="7393EEEE"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89.</w:t>
      </w:r>
      <w:r w:rsidRPr="00461620">
        <w:rPr>
          <w:rFonts w:ascii="Times New Roman" w:hAnsi="Times New Roman" w:cs="Times New Roman"/>
          <w:noProof/>
          <w:sz w:val="24"/>
        </w:rPr>
        <w:tab/>
        <w:t>Gibson JNA, Smith K, Rennie MJ. Prevention of disuse muscle atrophy by means of electrical stimulation: maintenance of protein synthesis. Lancet 1988;2:767-770.</w:t>
      </w:r>
    </w:p>
    <w:p w14:paraId="0C8CB1C4"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0.</w:t>
      </w:r>
      <w:r w:rsidRPr="00461620">
        <w:rPr>
          <w:rFonts w:ascii="Times New Roman" w:hAnsi="Times New Roman" w:cs="Times New Roman"/>
          <w:noProof/>
          <w:sz w:val="24"/>
        </w:rPr>
        <w:tab/>
        <w:t>Booth FW, Thomason DB. Molecular and cellular adaptation of muscle in response to exercise: perspectives of various models. Physiol Rev 1991;71:541-585.</w:t>
      </w:r>
    </w:p>
    <w:p w14:paraId="0330860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1.</w:t>
      </w:r>
      <w:r w:rsidRPr="00461620">
        <w:rPr>
          <w:rFonts w:ascii="Times New Roman" w:hAnsi="Times New Roman" w:cs="Times New Roman"/>
          <w:noProof/>
          <w:sz w:val="24"/>
        </w:rPr>
        <w:tab/>
        <w:t>Goldspink DF, Cox VM, Smith SK, Eaves LA, Osbaldeston NJ, Lee DM, et al. Muscle growth in response to mechanical stimuli. Am J Physiol Cell Physiol 1995;268:E288-E297.</w:t>
      </w:r>
    </w:p>
    <w:p w14:paraId="3EC9EF82"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2.</w:t>
      </w:r>
      <w:r w:rsidRPr="00461620">
        <w:rPr>
          <w:rFonts w:ascii="Times New Roman" w:hAnsi="Times New Roman" w:cs="Times New Roman"/>
          <w:noProof/>
          <w:sz w:val="24"/>
        </w:rPr>
        <w:tab/>
        <w:t>Cummins B, Salmons S. Changes in the synthesis of total proteins induced by chronic electrical stimulation of skeletal muscle. Basic Appl Myol 1999;9:19-28.</w:t>
      </w:r>
    </w:p>
    <w:p w14:paraId="31D630FC" w14:textId="4428DF60"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3.</w:t>
      </w:r>
      <w:r w:rsidRPr="00461620">
        <w:rPr>
          <w:rFonts w:ascii="Times New Roman" w:hAnsi="Times New Roman" w:cs="Times New Roman"/>
          <w:noProof/>
          <w:sz w:val="24"/>
        </w:rPr>
        <w:tab/>
        <w:t>Eldridge L, Dhoot GK, Mommaerts WF. Neural influences on the distribution of troponin I isotypes in the cat. Expl Neurol 1984;83:328-346.</w:t>
      </w:r>
    </w:p>
    <w:p w14:paraId="1273E01F"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94.</w:t>
      </w:r>
      <w:r w:rsidRPr="00461620">
        <w:rPr>
          <w:rFonts w:ascii="Times New Roman" w:hAnsi="Times New Roman" w:cs="Times New Roman"/>
          <w:noProof/>
          <w:sz w:val="24"/>
        </w:rPr>
        <w:tab/>
        <w:t>Roy RR, Eldridge L, Baldwin KM, Edgerton VR. Neural influence on slow muscle properties: inactivity with and without cross-reinnervation. Muscle Nerve 1996;19:707-714.</w:t>
      </w:r>
    </w:p>
    <w:p w14:paraId="02A0AB2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5.</w:t>
      </w:r>
      <w:r w:rsidRPr="00461620">
        <w:rPr>
          <w:rFonts w:ascii="Times New Roman" w:hAnsi="Times New Roman" w:cs="Times New Roman"/>
          <w:noProof/>
          <w:sz w:val="24"/>
        </w:rPr>
        <w:tab/>
        <w:t>Bassel-Duby R, Olson EN. Signaling pathways in skeletal muscle remodeling. Annu Rev Biochem 2006;75:19-37.</w:t>
      </w:r>
    </w:p>
    <w:p w14:paraId="757D56F4"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6.</w:t>
      </w:r>
      <w:r w:rsidRPr="00461620">
        <w:rPr>
          <w:rFonts w:ascii="Times New Roman" w:hAnsi="Times New Roman" w:cs="Times New Roman"/>
          <w:noProof/>
          <w:sz w:val="24"/>
        </w:rPr>
        <w:tab/>
        <w:t>Schiaffino S, Sandri M, Murgia M. Activity-dependent signaling pathways controlling muscle diversity and plasticity. Physiology (Bethesda) 2007;22:269-278.</w:t>
      </w:r>
    </w:p>
    <w:p w14:paraId="72C5FD44"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7.</w:t>
      </w:r>
      <w:r w:rsidRPr="00461620">
        <w:rPr>
          <w:rFonts w:ascii="Times New Roman" w:hAnsi="Times New Roman" w:cs="Times New Roman"/>
          <w:noProof/>
          <w:sz w:val="24"/>
        </w:rPr>
        <w:tab/>
        <w:t>Pette D, Smith ME, Staudte HW, Vrbová G. Effects of long-term electrical stimulation on some contractile and metabolic characteristics of fast rabbit muscle. Pflugers Arch 1973;338:257-272.</w:t>
      </w:r>
    </w:p>
    <w:p w14:paraId="441B338B"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8.</w:t>
      </w:r>
      <w:r w:rsidRPr="00461620">
        <w:rPr>
          <w:rFonts w:ascii="Times New Roman" w:hAnsi="Times New Roman" w:cs="Times New Roman"/>
          <w:noProof/>
          <w:sz w:val="24"/>
        </w:rPr>
        <w:tab/>
        <w:t>Henriksson J, Chi MM-Y, Hintz CS, Young DA, Kaiser KK, Salmons S, et al. Chronic stimulation of mammalian muscle: changes in enzymes of six metabolic pathways. Am J Physiol Cell Physiol 1986;251:C614-C632.</w:t>
      </w:r>
    </w:p>
    <w:p w14:paraId="77BBF4A7"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99.</w:t>
      </w:r>
      <w:r w:rsidRPr="00461620">
        <w:rPr>
          <w:rFonts w:ascii="Times New Roman" w:hAnsi="Times New Roman" w:cs="Times New Roman"/>
          <w:noProof/>
          <w:sz w:val="24"/>
        </w:rPr>
        <w:tab/>
        <w:t>Eisenberg BR, Salmons S. The reorganisation of subcellular structure in muscle undergoing fast-to-slow type transformation: a stereological study. Cell Tissue Res 1981;220:449-471.</w:t>
      </w:r>
    </w:p>
    <w:p w14:paraId="1E33DA2A"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0.</w:t>
      </w:r>
      <w:r w:rsidRPr="00461620">
        <w:rPr>
          <w:rFonts w:ascii="Times New Roman" w:hAnsi="Times New Roman" w:cs="Times New Roman"/>
          <w:noProof/>
          <w:sz w:val="24"/>
        </w:rPr>
        <w:tab/>
        <w:t>Mayne CN, Sutherland H, Jarvis JC, Gilroy SJ, Craven AJ, Salmons S. Induction of a fast-oxidative phenotype by chronic muscle stimulation: histochemical and metabolic studies. Am J Physiol Cell Physiol 1996;270:C313-320.</w:t>
      </w:r>
    </w:p>
    <w:p w14:paraId="6B1A438C"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1.</w:t>
      </w:r>
      <w:r w:rsidRPr="00461620">
        <w:rPr>
          <w:rFonts w:ascii="Times New Roman" w:hAnsi="Times New Roman" w:cs="Times New Roman"/>
          <w:noProof/>
          <w:sz w:val="24"/>
        </w:rPr>
        <w:tab/>
        <w:t>Sutherland H, Jarvis JC, Kwende MMN, Gilroy SJ, Salmons S. The dose-related response of rabbit fast muscle to long-term low-frequency stimulation. Muscle Nerve 1998;21:1632-1646.</w:t>
      </w:r>
    </w:p>
    <w:p w14:paraId="69038D1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2.</w:t>
      </w:r>
      <w:r w:rsidRPr="00461620">
        <w:rPr>
          <w:rFonts w:ascii="Times New Roman" w:hAnsi="Times New Roman" w:cs="Times New Roman"/>
          <w:noProof/>
          <w:sz w:val="24"/>
        </w:rPr>
        <w:tab/>
        <w:t>Williams RS, Salmons S, Newsholme EA, Kaufman RE, Mellor J. Regulation of nuclear and mitochondrial expression by contractile activity in skeletal muscle. J Biol Chem 1986;261:376-380.</w:t>
      </w:r>
    </w:p>
    <w:p w14:paraId="245D96FA"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103.</w:t>
      </w:r>
      <w:r w:rsidRPr="00461620">
        <w:rPr>
          <w:rFonts w:ascii="Times New Roman" w:hAnsi="Times New Roman" w:cs="Times New Roman"/>
          <w:noProof/>
          <w:sz w:val="24"/>
        </w:rPr>
        <w:tab/>
        <w:t>Williams RS, Garcia Moll M, Mellor J, Salmons S, Harlan W. Adaptation of skeletal muscle to increased contractile activity. Expression of nuclear genes encoding mitochondrial proteins. J Biol Chem 1987;262:2764-2767.</w:t>
      </w:r>
    </w:p>
    <w:p w14:paraId="34C072E2"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4.</w:t>
      </w:r>
      <w:r w:rsidRPr="00461620">
        <w:rPr>
          <w:rFonts w:ascii="Times New Roman" w:hAnsi="Times New Roman" w:cs="Times New Roman"/>
          <w:noProof/>
          <w:sz w:val="24"/>
        </w:rPr>
        <w:tab/>
        <w:t>Hood DA, Zak R, Pette D. Chronic stimulation of rat skeletal muscle induces coordinate increases in mitochondrial and nuclear mRNAs of cytochrome-c-oxidase subunits. Eur J Biochem 1989;179:275-280.</w:t>
      </w:r>
    </w:p>
    <w:p w14:paraId="788E2C99"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5.</w:t>
      </w:r>
      <w:r w:rsidRPr="00461620">
        <w:rPr>
          <w:rFonts w:ascii="Times New Roman" w:hAnsi="Times New Roman" w:cs="Times New Roman"/>
          <w:noProof/>
          <w:sz w:val="24"/>
        </w:rPr>
        <w:tab/>
        <w:t>Henriksson J, Salmons S, Chi MM-Y, Hintz CS, Lowry OH. Chronic stimulation of mammalian muscle: changes in metabolite concentrations in individual fibers. Am J Physiol Cell Physiol 1988;255:C543–C551.</w:t>
      </w:r>
    </w:p>
    <w:p w14:paraId="0F28F71C"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6.</w:t>
      </w:r>
      <w:r w:rsidRPr="00461620">
        <w:rPr>
          <w:rFonts w:ascii="Times New Roman" w:hAnsi="Times New Roman" w:cs="Times New Roman"/>
          <w:noProof/>
          <w:sz w:val="24"/>
        </w:rPr>
        <w:tab/>
        <w:t>Salmons S, Jarvis JC, Mayne CN, Chi MM-Y, Manchester JK, McDougal DB, Jr., et al. Changes in ATP, phosphocreatine and 16 metabolites in rabbit muscles stimulated for up to 96 hours. Am J Physiol Cell Physiol 1996;271:C1167-1171.</w:t>
      </w:r>
    </w:p>
    <w:p w14:paraId="15997AD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7.</w:t>
      </w:r>
      <w:r w:rsidRPr="00461620">
        <w:rPr>
          <w:rFonts w:ascii="Times New Roman" w:hAnsi="Times New Roman" w:cs="Times New Roman"/>
          <w:noProof/>
          <w:sz w:val="24"/>
        </w:rPr>
        <w:tab/>
        <w:t>Kralj A, Bajd T. Functional electrical stimulation. Standing and walking after spinal cord injury. Florida: CRC Press, Inc; 1989. 208 p.</w:t>
      </w:r>
    </w:p>
    <w:p w14:paraId="63B1DB8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8.</w:t>
      </w:r>
      <w:r w:rsidRPr="00461620">
        <w:rPr>
          <w:rFonts w:ascii="Times New Roman" w:hAnsi="Times New Roman" w:cs="Times New Roman"/>
          <w:noProof/>
          <w:sz w:val="24"/>
        </w:rPr>
        <w:tab/>
        <w:t>Peckham PH, Keith MW, Kilgore KL. Restoration of upper extremity function in tetraplegia. Top Spinal Cord Inj Rehabil 1999;5:33-43.</w:t>
      </w:r>
    </w:p>
    <w:p w14:paraId="0D0436E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09.</w:t>
      </w:r>
      <w:r w:rsidRPr="00461620">
        <w:rPr>
          <w:rFonts w:ascii="Times New Roman" w:hAnsi="Times New Roman" w:cs="Times New Roman"/>
          <w:noProof/>
          <w:sz w:val="24"/>
        </w:rPr>
        <w:tab/>
        <w:t>Horch KW, Kipke DR, editors. Neuroprosthetics: Theory and Practice (Series on Bioengineering &amp; Biomedical Engineering—Vol. 8). River Edge, NJ: World Scientific Publishing Co; 2017.</w:t>
      </w:r>
    </w:p>
    <w:p w14:paraId="14A9495F"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0.</w:t>
      </w:r>
      <w:r w:rsidRPr="00461620">
        <w:rPr>
          <w:rFonts w:ascii="Times New Roman" w:hAnsi="Times New Roman" w:cs="Times New Roman"/>
          <w:noProof/>
          <w:sz w:val="24"/>
        </w:rPr>
        <w:tab/>
        <w:t>Glenn WW, Phelps ML, Elefteriades JA, Dentz B, Hogan JF. Twenty years of experience in phrenic nerve stimulation to pace the diaphragm. Pacing Clin Electrophysiol 1986;9:780-784.</w:t>
      </w:r>
    </w:p>
    <w:p w14:paraId="201B6F5D"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1.</w:t>
      </w:r>
      <w:r w:rsidRPr="00461620">
        <w:rPr>
          <w:rFonts w:ascii="Times New Roman" w:hAnsi="Times New Roman" w:cs="Times New Roman"/>
          <w:noProof/>
          <w:sz w:val="24"/>
        </w:rPr>
        <w:tab/>
        <w:t>Salmons S. The importance of the adaptive properties of skeletal muscle in long-term electrophrenic stimulation of the diaphragm. Stereotact Funct Neurosurg 1989;53:223-232.</w:t>
      </w:r>
    </w:p>
    <w:p w14:paraId="31FFBCA8"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112.</w:t>
      </w:r>
      <w:r w:rsidRPr="00461620">
        <w:rPr>
          <w:rFonts w:ascii="Times New Roman" w:hAnsi="Times New Roman" w:cs="Times New Roman"/>
          <w:noProof/>
          <w:sz w:val="24"/>
        </w:rPr>
        <w:tab/>
        <w:t>Elefteriades JA, Hogan JF, Handler A, Loke JS. Long-term follow-up of bilateral pacing of the diaphragm in quadriplegia. N Engl J Med 1992;326:1433-1434.</w:t>
      </w:r>
    </w:p>
    <w:p w14:paraId="7C2C4928"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3.</w:t>
      </w:r>
      <w:r w:rsidRPr="00461620">
        <w:rPr>
          <w:rFonts w:ascii="Times New Roman" w:hAnsi="Times New Roman" w:cs="Times New Roman"/>
          <w:noProof/>
          <w:sz w:val="24"/>
        </w:rPr>
        <w:tab/>
        <w:t>Stanic U, Kandare F, Jaeger R, Sorli J. Functional electrical stimulation of abdominal muscles to augment tidal volume in spinal cord injury. IEEE Trans Rehabil Eng 2000;8:30-34.</w:t>
      </w:r>
    </w:p>
    <w:p w14:paraId="0160171A"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4.</w:t>
      </w:r>
      <w:r w:rsidRPr="00461620">
        <w:rPr>
          <w:rFonts w:ascii="Times New Roman" w:hAnsi="Times New Roman" w:cs="Times New Roman"/>
          <w:noProof/>
          <w:sz w:val="24"/>
        </w:rPr>
        <w:tab/>
        <w:t>Baeten C, Spaans F, Fluks A. An implanted neuromuscular stimulator for faecal continence following previously implanted gracilis muscle: report of a case. Dis Colon Rectum 1988;31:134-137.</w:t>
      </w:r>
    </w:p>
    <w:p w14:paraId="1642AA4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5.</w:t>
      </w:r>
      <w:r w:rsidRPr="00461620">
        <w:rPr>
          <w:rFonts w:ascii="Times New Roman" w:hAnsi="Times New Roman" w:cs="Times New Roman"/>
          <w:noProof/>
          <w:sz w:val="24"/>
        </w:rPr>
        <w:tab/>
        <w:t>Williams NS, Hallan RI, Koeze TH, Watkins ES. Construction of a neorectum and neoanal sphincter following previous proctocolectomy. Br J Surg 1989;76:1191-1194.</w:t>
      </w:r>
    </w:p>
    <w:p w14:paraId="69E5C45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6.</w:t>
      </w:r>
      <w:r w:rsidRPr="00461620">
        <w:rPr>
          <w:rFonts w:ascii="Times New Roman" w:hAnsi="Times New Roman" w:cs="Times New Roman"/>
          <w:noProof/>
          <w:sz w:val="24"/>
        </w:rPr>
        <w:tab/>
        <w:t>Zonnevijlle ED, Somia NN, Perez Abadia G, Stremel RW, Maldonado CJ, Werker PM, et al. Three parameters optimizing closed-loop control in sequential segmental neuromuscular stimulation. Artif Org 1999;23:388-391.</w:t>
      </w:r>
    </w:p>
    <w:p w14:paraId="38337F39" w14:textId="07951261"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7.</w:t>
      </w:r>
      <w:r w:rsidRPr="00461620">
        <w:rPr>
          <w:rFonts w:ascii="Times New Roman" w:hAnsi="Times New Roman" w:cs="Times New Roman"/>
          <w:noProof/>
          <w:sz w:val="24"/>
        </w:rPr>
        <w:tab/>
        <w:t>Zonnevijlle ED, Somia NN, Abadia GP, Stremel RW, Maldonado CJ, Werker PM, et al. Sequential segmental neuromuscular stimulation reduces fatigue and improves perfusion in dynamic graciloplasty. Ann Plast Surg 2000;45:292-297.</w:t>
      </w:r>
    </w:p>
    <w:p w14:paraId="7D426046"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8.</w:t>
      </w:r>
      <w:r w:rsidRPr="00461620">
        <w:rPr>
          <w:rFonts w:ascii="Times New Roman" w:hAnsi="Times New Roman" w:cs="Times New Roman"/>
          <w:noProof/>
          <w:sz w:val="24"/>
        </w:rPr>
        <w:tab/>
        <w:t>Zonnevijlle ED, Somia NN, Stremel RW, Maldonado CJ, Werker PM, Kon M, et al. Sequential segmental neuromuscular stimulation: an effective approach to enhance fatigue resistance. Plast Reconstr Surg 2000;105:667-673.</w:t>
      </w:r>
    </w:p>
    <w:p w14:paraId="40026A65"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19.</w:t>
      </w:r>
      <w:r w:rsidRPr="00461620">
        <w:rPr>
          <w:rFonts w:ascii="Times New Roman" w:hAnsi="Times New Roman" w:cs="Times New Roman"/>
          <w:noProof/>
          <w:sz w:val="24"/>
        </w:rPr>
        <w:tab/>
        <w:t>Bardoel JW, Stadelmann WK, Tobin GR, Werker PM, Stremel RW, Kon M, et al. Use of the rectus abdominis muscle for abdominal stoma sphincter construction: an anatomical feasibility study. Plast Reconstr Surg 2000;105:589-595.</w:t>
      </w:r>
    </w:p>
    <w:p w14:paraId="36E0E739"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20.</w:t>
      </w:r>
      <w:r w:rsidRPr="00461620">
        <w:rPr>
          <w:rFonts w:ascii="Times New Roman" w:hAnsi="Times New Roman" w:cs="Times New Roman"/>
          <w:noProof/>
          <w:sz w:val="24"/>
        </w:rPr>
        <w:tab/>
        <w:t>Zonnevijlle ED, Abadia GP, Somia NN, Kon M, Barker JH, Koenig S, et al. A technique for sequential segmental neuromuscular stimulation with closed loop feedback control. J Invest Surg 2002;15:91-99.</w:t>
      </w:r>
    </w:p>
    <w:p w14:paraId="4D3F78A3"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lastRenderedPageBreak/>
        <w:t>121.</w:t>
      </w:r>
      <w:r w:rsidRPr="00461620">
        <w:rPr>
          <w:rFonts w:ascii="Times New Roman" w:hAnsi="Times New Roman" w:cs="Times New Roman"/>
          <w:noProof/>
          <w:sz w:val="24"/>
        </w:rPr>
        <w:tab/>
        <w:t>Zonnevijlle ED, Perez-Abadia G, Stremel RW, Maldonado CJ, Kon M, Barker JH. Dynamic graciloplasty for urinary incontinence: the potential for sequential closed-loop stimulation. Med Eng Phys 2003;25:755-763.</w:t>
      </w:r>
    </w:p>
    <w:p w14:paraId="097A1A4E"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22.</w:t>
      </w:r>
      <w:r w:rsidRPr="00461620">
        <w:rPr>
          <w:rFonts w:ascii="Times New Roman" w:hAnsi="Times New Roman" w:cs="Times New Roman"/>
          <w:noProof/>
          <w:sz w:val="24"/>
        </w:rPr>
        <w:tab/>
        <w:t>Russold MF, Ramnarine I, Ashley Z, Sutherland H, Salmons S, Jarvis JC. Practical and effective stomal sphincter creation: evaluation in pigs. Dis Colon Rectum 2010;53:467-474.</w:t>
      </w:r>
    </w:p>
    <w:p w14:paraId="2F0A7056"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23.</w:t>
      </w:r>
      <w:r w:rsidRPr="00461620">
        <w:rPr>
          <w:rFonts w:ascii="Times New Roman" w:hAnsi="Times New Roman" w:cs="Times New Roman"/>
          <w:noProof/>
          <w:sz w:val="24"/>
        </w:rPr>
        <w:tab/>
        <w:t>Salmons S. Cardiac assistance from skeletal muscle: a reappraisal. Eur J Cardiothorac Surg 2009;35:204-213.</w:t>
      </w:r>
    </w:p>
    <w:p w14:paraId="77D861A1" w14:textId="77777777" w:rsidR="002A1438" w:rsidRPr="00461620" w:rsidRDefault="002A1438" w:rsidP="00461620">
      <w:pPr>
        <w:pStyle w:val="EndNoteBibliography"/>
        <w:spacing w:line="480" w:lineRule="auto"/>
        <w:ind w:left="720" w:hanging="567"/>
        <w:jc w:val="left"/>
        <w:rPr>
          <w:rFonts w:ascii="Times New Roman" w:hAnsi="Times New Roman" w:cs="Times New Roman"/>
          <w:noProof/>
          <w:sz w:val="24"/>
        </w:rPr>
      </w:pPr>
      <w:r w:rsidRPr="00461620">
        <w:rPr>
          <w:rFonts w:ascii="Times New Roman" w:hAnsi="Times New Roman" w:cs="Times New Roman"/>
          <w:noProof/>
          <w:sz w:val="24"/>
        </w:rPr>
        <w:t>124.</w:t>
      </w:r>
      <w:r w:rsidRPr="00461620">
        <w:rPr>
          <w:rFonts w:ascii="Times New Roman" w:hAnsi="Times New Roman" w:cs="Times New Roman"/>
          <w:noProof/>
          <w:sz w:val="24"/>
        </w:rPr>
        <w:tab/>
        <w:t>Salmons S, Jarvis JC. Cardiomyoplasty reviewed: lessons from the past, prospects for the future. Basic Appl Myol 2009;19:5-16.</w:t>
      </w:r>
    </w:p>
    <w:p w14:paraId="090253BE" w14:textId="7555A24B" w:rsidR="002A1438" w:rsidRDefault="002A1438" w:rsidP="00461620">
      <w:pPr>
        <w:pStyle w:val="Body-firstline"/>
        <w:spacing w:before="0"/>
        <w:ind w:hanging="567"/>
        <w:rPr>
          <w:rFonts w:ascii="Times New Roman" w:hAnsi="Times New Roman" w:cs="Times New Roman"/>
        </w:rPr>
      </w:pPr>
      <w:r w:rsidRPr="002A1438">
        <w:rPr>
          <w:rFonts w:ascii="Times New Roman" w:hAnsi="Times New Roman" w:cs="Times New Roman"/>
        </w:rPr>
        <w:fldChar w:fldCharType="end"/>
      </w:r>
    </w:p>
    <w:p w14:paraId="71400B15" w14:textId="77777777" w:rsidR="002A1438" w:rsidRDefault="002A1438">
      <w:pPr>
        <w:autoSpaceDE/>
        <w:autoSpaceDN/>
        <w:adjustRightInd/>
        <w:spacing w:line="240" w:lineRule="auto"/>
        <w:rPr>
          <w:rFonts w:ascii="Times New Roman" w:hAnsi="Times New Roman" w:cs="Times New Roman"/>
        </w:rPr>
      </w:pPr>
      <w:r>
        <w:rPr>
          <w:rFonts w:ascii="Times New Roman" w:hAnsi="Times New Roman" w:cs="Times New Roman"/>
        </w:rPr>
        <w:br w:type="page"/>
      </w:r>
    </w:p>
    <w:p w14:paraId="4BF0468C" w14:textId="77777777" w:rsidR="002A1438" w:rsidRDefault="002A1438" w:rsidP="002A1438">
      <w:pPr>
        <w:rPr>
          <w:rFonts w:ascii="Arial" w:hAnsi="Arial"/>
          <w:b/>
          <w:sz w:val="28"/>
          <w:szCs w:val="32"/>
        </w:rPr>
      </w:pPr>
    </w:p>
    <w:p w14:paraId="5BCF3A4E" w14:textId="77777777" w:rsidR="002A1438" w:rsidRDefault="002A1438" w:rsidP="002A1438">
      <w:pPr>
        <w:rPr>
          <w:rFonts w:ascii="Arial" w:hAnsi="Arial"/>
          <w:b/>
          <w:sz w:val="28"/>
          <w:szCs w:val="32"/>
        </w:rPr>
      </w:pPr>
    </w:p>
    <w:p w14:paraId="12E88B0B" w14:textId="77777777" w:rsidR="002A1438" w:rsidRPr="00CE2E6A" w:rsidRDefault="002A1438" w:rsidP="002A1438">
      <w:pPr>
        <w:rPr>
          <w:rFonts w:ascii="Arial" w:hAnsi="Arial"/>
          <w:b/>
          <w:sz w:val="28"/>
          <w:szCs w:val="32"/>
        </w:rPr>
      </w:pPr>
      <w:r w:rsidRPr="00CE2E6A">
        <w:rPr>
          <w:rFonts w:ascii="Arial" w:hAnsi="Arial"/>
          <w:b/>
          <w:sz w:val="28"/>
          <w:szCs w:val="32"/>
        </w:rPr>
        <w:t>FIGURE LEGENDS</w:t>
      </w:r>
    </w:p>
    <w:p w14:paraId="7E2AF2FE" w14:textId="77777777" w:rsidR="002A1438" w:rsidRDefault="002A1438" w:rsidP="002A1438">
      <w:pPr>
        <w:pStyle w:val="Body-firstline"/>
        <w:spacing w:before="0"/>
      </w:pPr>
      <w:r w:rsidRPr="001F5AB6">
        <w:rPr>
          <w:b/>
          <w:bCs/>
        </w:rPr>
        <w:t>Figure 1.</w:t>
      </w:r>
      <w:r w:rsidRPr="001F5AB6">
        <w:t xml:space="preserve"> </w:t>
      </w:r>
      <w:r>
        <w:t>Schematic diagram illustrating the experimental models described in the text. (a) cross-reinnervation interpreted as a chemotrophic process; (b) cross-reinnervation interpreted as an adaptive process; (c) chronic stimulation; (d) cross-reinnervation combined with chronic stimulation. F, fast muscle characteristics; S, slow muscle characteristics; ‘F’, nerve that normally supplies a fast muscle; ‘S’, nerve that normally supplies a slow muscle.</w:t>
      </w:r>
    </w:p>
    <w:p w14:paraId="295D24B3" w14:textId="73C5DA87" w:rsidR="005644FE" w:rsidRPr="001C68E6" w:rsidRDefault="005644FE" w:rsidP="002A1438">
      <w:pPr>
        <w:pStyle w:val="Body-firstline"/>
        <w:spacing w:before="0"/>
        <w:rPr>
          <w:rFonts w:ascii="Times New Roman" w:hAnsi="Times New Roman" w:cs="Times New Roman"/>
        </w:rPr>
      </w:pPr>
    </w:p>
    <w:sectPr w:rsidR="005644FE" w:rsidRPr="001C68E6" w:rsidSect="00423033">
      <w:headerReference w:type="default" r:id="rId7"/>
      <w:pgSz w:w="11900" w:h="16840"/>
      <w:pgMar w:top="1985" w:right="1418" w:bottom="1134" w:left="1418" w:header="72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997FA4" w14:textId="77777777" w:rsidR="00FD677F" w:rsidRDefault="00FD677F">
      <w:pPr>
        <w:spacing w:line="240" w:lineRule="auto"/>
      </w:pPr>
      <w:r>
        <w:separator/>
      </w:r>
    </w:p>
  </w:endnote>
  <w:endnote w:type="continuationSeparator" w:id="0">
    <w:p w14:paraId="08D3139E" w14:textId="77777777" w:rsidR="00FD677F" w:rsidRDefault="00FD67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TimesNewRomanPSMT">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Academy Engraved LET">
    <w:charset w:val="00"/>
    <w:family w:val="auto"/>
    <w:pitch w:val="variable"/>
    <w:sig w:usb0="8000007F" w:usb1="4000000A"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Bold">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CD28DE" w14:textId="77777777" w:rsidR="00FD677F" w:rsidRDefault="00FD677F">
      <w:pPr>
        <w:spacing w:line="240" w:lineRule="auto"/>
      </w:pPr>
      <w:r>
        <w:separator/>
      </w:r>
    </w:p>
  </w:footnote>
  <w:footnote w:type="continuationSeparator" w:id="0">
    <w:p w14:paraId="285ADF47" w14:textId="77777777" w:rsidR="00FD677F" w:rsidRDefault="00FD677F">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54F4E" w14:textId="2E0412FD" w:rsidR="002578CA" w:rsidRDefault="002578CA" w:rsidP="00A81848">
    <w:pPr>
      <w:tabs>
        <w:tab w:val="left" w:pos="360"/>
      </w:tabs>
      <w:spacing w:before="280"/>
      <w:rPr>
        <w:sz w:val="22"/>
      </w:rPr>
    </w:pPr>
    <w:r>
      <w:rPr>
        <w:i/>
        <w:sz w:val="22"/>
      </w:rPr>
      <w:t xml:space="preserve">Stanley Salmons </w:t>
    </w:r>
    <w:r w:rsidRPr="00A81848">
      <w:rPr>
        <w:i/>
        <w:sz w:val="22"/>
      </w:rPr>
      <w:t>"The adaptive response of skeletal muscle: what is the evidence?”</w:t>
    </w:r>
    <w:r>
      <w:rPr>
        <w:sz w:val="22"/>
      </w:rPr>
      <w:tab/>
    </w:r>
    <w:r>
      <w:rPr>
        <w:i/>
        <w:sz w:val="22"/>
      </w:rPr>
      <w:t xml:space="preserve">Page </w:t>
    </w:r>
    <w:r>
      <w:rPr>
        <w:i/>
        <w:sz w:val="22"/>
      </w:rPr>
      <w:fldChar w:fldCharType="begin"/>
    </w:r>
    <w:r>
      <w:rPr>
        <w:i/>
        <w:sz w:val="22"/>
      </w:rPr>
      <w:instrText>PAGE</w:instrText>
    </w:r>
    <w:r>
      <w:rPr>
        <w:i/>
        <w:sz w:val="22"/>
      </w:rPr>
      <w:fldChar w:fldCharType="separate"/>
    </w:r>
    <w:r w:rsidR="00C20955">
      <w:rPr>
        <w:i/>
        <w:noProof/>
        <w:sz w:val="22"/>
      </w:rPr>
      <w:t>6</w:t>
    </w:r>
    <w:r>
      <w:rPr>
        <w:i/>
        <w:sz w:val="22"/>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33E2BB6"/>
    <w:lvl w:ilvl="0">
      <w:start w:val="1"/>
      <w:numFmt w:val="decimal"/>
      <w:lvlText w:val="%1."/>
      <w:lvlJc w:val="left"/>
      <w:pPr>
        <w:tabs>
          <w:tab w:val="num" w:pos="1492"/>
        </w:tabs>
        <w:ind w:left="1492" w:hanging="360"/>
      </w:pPr>
    </w:lvl>
  </w:abstractNum>
  <w:abstractNum w:abstractNumId="1">
    <w:nsid w:val="FFFFFF7D"/>
    <w:multiLevelType w:val="singleLevel"/>
    <w:tmpl w:val="4C5A83F8"/>
    <w:lvl w:ilvl="0">
      <w:start w:val="1"/>
      <w:numFmt w:val="decimal"/>
      <w:lvlText w:val="%1."/>
      <w:lvlJc w:val="left"/>
      <w:pPr>
        <w:tabs>
          <w:tab w:val="num" w:pos="1209"/>
        </w:tabs>
        <w:ind w:left="1209" w:hanging="360"/>
      </w:pPr>
    </w:lvl>
  </w:abstractNum>
  <w:abstractNum w:abstractNumId="2">
    <w:nsid w:val="FFFFFF7E"/>
    <w:multiLevelType w:val="singleLevel"/>
    <w:tmpl w:val="4474AC30"/>
    <w:lvl w:ilvl="0">
      <w:start w:val="1"/>
      <w:numFmt w:val="decimal"/>
      <w:lvlText w:val="%1."/>
      <w:lvlJc w:val="left"/>
      <w:pPr>
        <w:tabs>
          <w:tab w:val="num" w:pos="926"/>
        </w:tabs>
        <w:ind w:left="926" w:hanging="360"/>
      </w:pPr>
    </w:lvl>
  </w:abstractNum>
  <w:abstractNum w:abstractNumId="3">
    <w:nsid w:val="FFFFFF81"/>
    <w:multiLevelType w:val="singleLevel"/>
    <w:tmpl w:val="4080E3BE"/>
    <w:lvl w:ilvl="0">
      <w:start w:val="1"/>
      <w:numFmt w:val="bullet"/>
      <w:lvlText w:val=""/>
      <w:lvlJc w:val="left"/>
      <w:pPr>
        <w:tabs>
          <w:tab w:val="num" w:pos="1209"/>
        </w:tabs>
        <w:ind w:left="1209" w:hanging="360"/>
      </w:pPr>
      <w:rPr>
        <w:rFonts w:ascii="Symbol" w:hAnsi="Symbol"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activeWritingStyle w:appName="MSWord" w:lang="en-GB" w:vendorID="64" w:dllVersion="4096" w:nlCheck="1" w:checkStyle="0"/>
  <w:activeWritingStyle w:appName="MSWord" w:lang="en-US" w:vendorID="64" w:dllVersion="4096" w:nlCheck="1" w:checkStyle="0"/>
  <w:doNotTrackMoves/>
  <w:defaultTabStop w:val="720"/>
  <w:doNotShadeFormData/>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uscle and Nerve_revd&lt;/Style&gt;&lt;LeftDelim&gt;{&lt;/LeftDelim&gt;&lt;RightDelim&gt;}&lt;/RightDelim&gt;&lt;FontName&gt;Academy Engraved LE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fdxed9nz559ze0tvi5axrcds5r2vtarvvw&quot;&gt;SSrefs_20Mar2017&lt;record-ids&gt;&lt;item&gt;88&lt;/item&gt;&lt;item&gt;214&lt;/item&gt;&lt;item&gt;224&lt;/item&gt;&lt;item&gt;248&lt;/item&gt;&lt;item&gt;266&lt;/item&gt;&lt;item&gt;310&lt;/item&gt;&lt;item&gt;485&lt;/item&gt;&lt;item&gt;487&lt;/item&gt;&lt;item&gt;584&lt;/item&gt;&lt;item&gt;591&lt;/item&gt;&lt;item&gt;630&lt;/item&gt;&lt;item&gt;635&lt;/item&gt;&lt;item&gt;742&lt;/item&gt;&lt;item&gt;860&lt;/item&gt;&lt;item&gt;1002&lt;/item&gt;&lt;item&gt;1098&lt;/item&gt;&lt;item&gt;1255&lt;/item&gt;&lt;item&gt;1284&lt;/item&gt;&lt;item&gt;1307&lt;/item&gt;&lt;item&gt;1312&lt;/item&gt;&lt;item&gt;1331&lt;/item&gt;&lt;item&gt;1402&lt;/item&gt;&lt;item&gt;1453&lt;/item&gt;&lt;item&gt;1468&lt;/item&gt;&lt;item&gt;1499&lt;/item&gt;&lt;item&gt;1588&lt;/item&gt;&lt;item&gt;1621&lt;/item&gt;&lt;item&gt;1629&lt;/item&gt;&lt;item&gt;1642&lt;/item&gt;&lt;item&gt;1729&lt;/item&gt;&lt;item&gt;1752&lt;/item&gt;&lt;item&gt;1759&lt;/item&gt;&lt;item&gt;1773&lt;/item&gt;&lt;item&gt;1929&lt;/item&gt;&lt;item&gt;1939&lt;/item&gt;&lt;item&gt;1940&lt;/item&gt;&lt;item&gt;2002&lt;/item&gt;&lt;item&gt;2034&lt;/item&gt;&lt;item&gt;2085&lt;/item&gt;&lt;item&gt;2100&lt;/item&gt;&lt;item&gt;2240&lt;/item&gt;&lt;item&gt;2249&lt;/item&gt;&lt;item&gt;2399&lt;/item&gt;&lt;item&gt;2404&lt;/item&gt;&lt;item&gt;2405&lt;/item&gt;&lt;item&gt;2502&lt;/item&gt;&lt;item&gt;2546&lt;/item&gt;&lt;item&gt;2547&lt;/item&gt;&lt;item&gt;2570&lt;/item&gt;&lt;item&gt;2658&lt;/item&gt;&lt;item&gt;2661&lt;/item&gt;&lt;item&gt;2662&lt;/item&gt;&lt;item&gt;2746&lt;/item&gt;&lt;item&gt;2816&lt;/item&gt;&lt;item&gt;2817&lt;/item&gt;&lt;item&gt;2818&lt;/item&gt;&lt;item&gt;2847&lt;/item&gt;&lt;item&gt;2851&lt;/item&gt;&lt;item&gt;2890&lt;/item&gt;&lt;item&gt;2940&lt;/item&gt;&lt;item&gt;2941&lt;/item&gt;&lt;item&gt;2942&lt;/item&gt;&lt;item&gt;3311&lt;/item&gt;&lt;item&gt;3385&lt;/item&gt;&lt;item&gt;3435&lt;/item&gt;&lt;item&gt;3475&lt;/item&gt;&lt;item&gt;3478&lt;/item&gt;&lt;item&gt;3481&lt;/item&gt;&lt;item&gt;3494&lt;/item&gt;&lt;item&gt;3792&lt;/item&gt;&lt;item&gt;3872&lt;/item&gt;&lt;item&gt;3885&lt;/item&gt;&lt;item&gt;3895&lt;/item&gt;&lt;item&gt;3899&lt;/item&gt;&lt;item&gt;3900&lt;/item&gt;&lt;item&gt;3903&lt;/item&gt;&lt;item&gt;3941&lt;/item&gt;&lt;item&gt;3948&lt;/item&gt;&lt;item&gt;3953&lt;/item&gt;&lt;item&gt;4295&lt;/item&gt;&lt;item&gt;4353&lt;/item&gt;&lt;item&gt;4468&lt;/item&gt;&lt;item&gt;4473&lt;/item&gt;&lt;item&gt;4562&lt;/item&gt;&lt;item&gt;4917&lt;/item&gt;&lt;item&gt;4918&lt;/item&gt;&lt;item&gt;4922&lt;/item&gt;&lt;item&gt;5134&lt;/item&gt;&lt;item&gt;5135&lt;/item&gt;&lt;item&gt;5136&lt;/item&gt;&lt;item&gt;5137&lt;/item&gt;&lt;item&gt;5138&lt;/item&gt;&lt;item&gt;5145&lt;/item&gt;&lt;item&gt;5182&lt;/item&gt;&lt;item&gt;5224&lt;/item&gt;&lt;item&gt;5238&lt;/item&gt;&lt;item&gt;5242&lt;/item&gt;&lt;item&gt;5297&lt;/item&gt;&lt;item&gt;5314&lt;/item&gt;&lt;item&gt;5362&lt;/item&gt;&lt;item&gt;5364&lt;/item&gt;&lt;item&gt;5371&lt;/item&gt;&lt;item&gt;5399&lt;/item&gt;&lt;item&gt;5425&lt;/item&gt;&lt;item&gt;5447&lt;/item&gt;&lt;item&gt;5581&lt;/item&gt;&lt;item&gt;5634&lt;/item&gt;&lt;item&gt;5719&lt;/item&gt;&lt;item&gt;6294&lt;/item&gt;&lt;item&gt;6296&lt;/item&gt;&lt;item&gt;6305&lt;/item&gt;&lt;item&gt;6331&lt;/item&gt;&lt;item&gt;6363&lt;/item&gt;&lt;item&gt;6373&lt;/item&gt;&lt;item&gt;6376&lt;/item&gt;&lt;item&gt;6380&lt;/item&gt;&lt;item&gt;6385&lt;/item&gt;&lt;item&gt;6386&lt;/item&gt;&lt;item&gt;6387&lt;/item&gt;&lt;item&gt;6388&lt;/item&gt;&lt;item&gt;6389&lt;/item&gt;&lt;item&gt;6393&lt;/item&gt;&lt;item&gt;6394&lt;/item&gt;&lt;item&gt;6395&lt;/item&gt;&lt;/record-ids&gt;&lt;/item&gt;&lt;/Libraries&gt;"/>
  </w:docVars>
  <w:rsids>
    <w:rsidRoot w:val="005644FE"/>
    <w:rsid w:val="00002208"/>
    <w:rsid w:val="00002F4B"/>
    <w:rsid w:val="000117BF"/>
    <w:rsid w:val="00015258"/>
    <w:rsid w:val="00024BEC"/>
    <w:rsid w:val="00027326"/>
    <w:rsid w:val="000311AE"/>
    <w:rsid w:val="00032F91"/>
    <w:rsid w:val="00034414"/>
    <w:rsid w:val="00034838"/>
    <w:rsid w:val="00035E10"/>
    <w:rsid w:val="0003616D"/>
    <w:rsid w:val="000370AA"/>
    <w:rsid w:val="00046F0C"/>
    <w:rsid w:val="00052598"/>
    <w:rsid w:val="00053716"/>
    <w:rsid w:val="00054C36"/>
    <w:rsid w:val="0006231A"/>
    <w:rsid w:val="000628D0"/>
    <w:rsid w:val="00071238"/>
    <w:rsid w:val="00071C2B"/>
    <w:rsid w:val="00071D7C"/>
    <w:rsid w:val="00082DFB"/>
    <w:rsid w:val="00084770"/>
    <w:rsid w:val="0008604C"/>
    <w:rsid w:val="00087DD7"/>
    <w:rsid w:val="0009395A"/>
    <w:rsid w:val="00097D23"/>
    <w:rsid w:val="000A16F9"/>
    <w:rsid w:val="000A59AB"/>
    <w:rsid w:val="000C1CA2"/>
    <w:rsid w:val="000C25E8"/>
    <w:rsid w:val="000D5B94"/>
    <w:rsid w:val="000E2816"/>
    <w:rsid w:val="000E2EAE"/>
    <w:rsid w:val="000E5991"/>
    <w:rsid w:val="000E650C"/>
    <w:rsid w:val="000F0902"/>
    <w:rsid w:val="000F25A0"/>
    <w:rsid w:val="000F3122"/>
    <w:rsid w:val="000F3E1A"/>
    <w:rsid w:val="00112970"/>
    <w:rsid w:val="00113AB7"/>
    <w:rsid w:val="00114BDB"/>
    <w:rsid w:val="00115B71"/>
    <w:rsid w:val="00116A0D"/>
    <w:rsid w:val="0012025F"/>
    <w:rsid w:val="00123566"/>
    <w:rsid w:val="0012517E"/>
    <w:rsid w:val="00130499"/>
    <w:rsid w:val="00131ECA"/>
    <w:rsid w:val="00132A4D"/>
    <w:rsid w:val="00137F05"/>
    <w:rsid w:val="00144C29"/>
    <w:rsid w:val="0015147B"/>
    <w:rsid w:val="001530C6"/>
    <w:rsid w:val="00154356"/>
    <w:rsid w:val="00155848"/>
    <w:rsid w:val="00157171"/>
    <w:rsid w:val="00157D90"/>
    <w:rsid w:val="00160FF1"/>
    <w:rsid w:val="001614B0"/>
    <w:rsid w:val="00170949"/>
    <w:rsid w:val="001720B4"/>
    <w:rsid w:val="00172F0F"/>
    <w:rsid w:val="001730FD"/>
    <w:rsid w:val="00177728"/>
    <w:rsid w:val="00177B70"/>
    <w:rsid w:val="00192135"/>
    <w:rsid w:val="001935A6"/>
    <w:rsid w:val="001A0E9B"/>
    <w:rsid w:val="001A66A7"/>
    <w:rsid w:val="001B0B4F"/>
    <w:rsid w:val="001B5164"/>
    <w:rsid w:val="001B622A"/>
    <w:rsid w:val="001B7507"/>
    <w:rsid w:val="001C4D8E"/>
    <w:rsid w:val="001C5D81"/>
    <w:rsid w:val="001C60CF"/>
    <w:rsid w:val="001C644F"/>
    <w:rsid w:val="001C68E6"/>
    <w:rsid w:val="001D2B0C"/>
    <w:rsid w:val="001D3351"/>
    <w:rsid w:val="001D6FF1"/>
    <w:rsid w:val="001E11DB"/>
    <w:rsid w:val="001E4B84"/>
    <w:rsid w:val="001E59F3"/>
    <w:rsid w:val="001F4EBA"/>
    <w:rsid w:val="00205BFC"/>
    <w:rsid w:val="0020785A"/>
    <w:rsid w:val="00212CB8"/>
    <w:rsid w:val="00214578"/>
    <w:rsid w:val="0022008E"/>
    <w:rsid w:val="00221D3D"/>
    <w:rsid w:val="0022219B"/>
    <w:rsid w:val="00224211"/>
    <w:rsid w:val="00225A2E"/>
    <w:rsid w:val="002336DB"/>
    <w:rsid w:val="00234F1D"/>
    <w:rsid w:val="002373AF"/>
    <w:rsid w:val="00247F0B"/>
    <w:rsid w:val="00252083"/>
    <w:rsid w:val="00256593"/>
    <w:rsid w:val="00257660"/>
    <w:rsid w:val="002578CA"/>
    <w:rsid w:val="00260EE8"/>
    <w:rsid w:val="002679AF"/>
    <w:rsid w:val="00267AD9"/>
    <w:rsid w:val="00270FA1"/>
    <w:rsid w:val="00272091"/>
    <w:rsid w:val="00272112"/>
    <w:rsid w:val="00273D64"/>
    <w:rsid w:val="002759B4"/>
    <w:rsid w:val="0027789F"/>
    <w:rsid w:val="00277A9D"/>
    <w:rsid w:val="00283BA4"/>
    <w:rsid w:val="00284B93"/>
    <w:rsid w:val="00291511"/>
    <w:rsid w:val="0029290C"/>
    <w:rsid w:val="002967CD"/>
    <w:rsid w:val="00297149"/>
    <w:rsid w:val="002A1438"/>
    <w:rsid w:val="002A195F"/>
    <w:rsid w:val="002A1B8F"/>
    <w:rsid w:val="002B37B0"/>
    <w:rsid w:val="002B6E0A"/>
    <w:rsid w:val="002B7448"/>
    <w:rsid w:val="002B75E1"/>
    <w:rsid w:val="002C73D0"/>
    <w:rsid w:val="002D3179"/>
    <w:rsid w:val="002D4D6A"/>
    <w:rsid w:val="002D6E73"/>
    <w:rsid w:val="002E0FCA"/>
    <w:rsid w:val="002E21BA"/>
    <w:rsid w:val="002E23C0"/>
    <w:rsid w:val="002E624E"/>
    <w:rsid w:val="002F29C2"/>
    <w:rsid w:val="002F42BF"/>
    <w:rsid w:val="003047CB"/>
    <w:rsid w:val="00304FE8"/>
    <w:rsid w:val="00305241"/>
    <w:rsid w:val="00315059"/>
    <w:rsid w:val="00315316"/>
    <w:rsid w:val="00324A77"/>
    <w:rsid w:val="00327D0C"/>
    <w:rsid w:val="00331064"/>
    <w:rsid w:val="0033266A"/>
    <w:rsid w:val="00341384"/>
    <w:rsid w:val="00357AD5"/>
    <w:rsid w:val="00357C36"/>
    <w:rsid w:val="00362656"/>
    <w:rsid w:val="003659DF"/>
    <w:rsid w:val="00367E81"/>
    <w:rsid w:val="003746EF"/>
    <w:rsid w:val="003763C3"/>
    <w:rsid w:val="00376CA1"/>
    <w:rsid w:val="003821DC"/>
    <w:rsid w:val="0038316C"/>
    <w:rsid w:val="00392903"/>
    <w:rsid w:val="00393FE9"/>
    <w:rsid w:val="003946CD"/>
    <w:rsid w:val="003A0351"/>
    <w:rsid w:val="003A0D57"/>
    <w:rsid w:val="003A2959"/>
    <w:rsid w:val="003A3C3D"/>
    <w:rsid w:val="003B097A"/>
    <w:rsid w:val="003B1B83"/>
    <w:rsid w:val="003B21B0"/>
    <w:rsid w:val="003B49F9"/>
    <w:rsid w:val="003C3097"/>
    <w:rsid w:val="003C6A5C"/>
    <w:rsid w:val="003D0F81"/>
    <w:rsid w:val="003D46F5"/>
    <w:rsid w:val="003D5570"/>
    <w:rsid w:val="003D5D9E"/>
    <w:rsid w:val="003D6252"/>
    <w:rsid w:val="003E6FEC"/>
    <w:rsid w:val="003F0F51"/>
    <w:rsid w:val="003F5B98"/>
    <w:rsid w:val="00400537"/>
    <w:rsid w:val="00403FCB"/>
    <w:rsid w:val="00422482"/>
    <w:rsid w:val="00423033"/>
    <w:rsid w:val="0042558D"/>
    <w:rsid w:val="00426412"/>
    <w:rsid w:val="00430398"/>
    <w:rsid w:val="004303E6"/>
    <w:rsid w:val="00431AFF"/>
    <w:rsid w:val="0043553B"/>
    <w:rsid w:val="004369E4"/>
    <w:rsid w:val="00440765"/>
    <w:rsid w:val="00440974"/>
    <w:rsid w:val="00444E04"/>
    <w:rsid w:val="00446AC0"/>
    <w:rsid w:val="004472EB"/>
    <w:rsid w:val="004523A1"/>
    <w:rsid w:val="00456851"/>
    <w:rsid w:val="00460268"/>
    <w:rsid w:val="00460881"/>
    <w:rsid w:val="004610E7"/>
    <w:rsid w:val="00461620"/>
    <w:rsid w:val="00463A33"/>
    <w:rsid w:val="00463F3E"/>
    <w:rsid w:val="004764BF"/>
    <w:rsid w:val="00481494"/>
    <w:rsid w:val="00483068"/>
    <w:rsid w:val="004833C5"/>
    <w:rsid w:val="00496138"/>
    <w:rsid w:val="00497846"/>
    <w:rsid w:val="004A1E73"/>
    <w:rsid w:val="004B12B6"/>
    <w:rsid w:val="004B390E"/>
    <w:rsid w:val="004B3CA7"/>
    <w:rsid w:val="004C0593"/>
    <w:rsid w:val="004C756F"/>
    <w:rsid w:val="004D0CD9"/>
    <w:rsid w:val="004D1E1A"/>
    <w:rsid w:val="004D2613"/>
    <w:rsid w:val="004D2997"/>
    <w:rsid w:val="004D3282"/>
    <w:rsid w:val="004D4F5E"/>
    <w:rsid w:val="004D544F"/>
    <w:rsid w:val="004E231C"/>
    <w:rsid w:val="004E26F5"/>
    <w:rsid w:val="004E5132"/>
    <w:rsid w:val="004E548F"/>
    <w:rsid w:val="004E57B0"/>
    <w:rsid w:val="004E61E4"/>
    <w:rsid w:val="004E7103"/>
    <w:rsid w:val="004F0C09"/>
    <w:rsid w:val="004F235C"/>
    <w:rsid w:val="004F5F80"/>
    <w:rsid w:val="004F6465"/>
    <w:rsid w:val="00500820"/>
    <w:rsid w:val="00502DC8"/>
    <w:rsid w:val="00505BD1"/>
    <w:rsid w:val="0051050A"/>
    <w:rsid w:val="005105EB"/>
    <w:rsid w:val="005141A0"/>
    <w:rsid w:val="00514579"/>
    <w:rsid w:val="00516409"/>
    <w:rsid w:val="00517728"/>
    <w:rsid w:val="005179F8"/>
    <w:rsid w:val="00520A1A"/>
    <w:rsid w:val="005230BD"/>
    <w:rsid w:val="005241A7"/>
    <w:rsid w:val="00524C34"/>
    <w:rsid w:val="00532252"/>
    <w:rsid w:val="00541A77"/>
    <w:rsid w:val="00545A49"/>
    <w:rsid w:val="00553442"/>
    <w:rsid w:val="00555231"/>
    <w:rsid w:val="00556419"/>
    <w:rsid w:val="00563393"/>
    <w:rsid w:val="005644FE"/>
    <w:rsid w:val="00564B68"/>
    <w:rsid w:val="00565BEA"/>
    <w:rsid w:val="00567AB0"/>
    <w:rsid w:val="00572594"/>
    <w:rsid w:val="00580686"/>
    <w:rsid w:val="00582F8F"/>
    <w:rsid w:val="005831FD"/>
    <w:rsid w:val="00585652"/>
    <w:rsid w:val="0058742F"/>
    <w:rsid w:val="005877FB"/>
    <w:rsid w:val="0058789D"/>
    <w:rsid w:val="00591CD9"/>
    <w:rsid w:val="00593B01"/>
    <w:rsid w:val="0059457B"/>
    <w:rsid w:val="00596148"/>
    <w:rsid w:val="005967F3"/>
    <w:rsid w:val="005973F8"/>
    <w:rsid w:val="005A4DC6"/>
    <w:rsid w:val="005A7AD4"/>
    <w:rsid w:val="005B2D8F"/>
    <w:rsid w:val="005B4512"/>
    <w:rsid w:val="005B48FA"/>
    <w:rsid w:val="005B726C"/>
    <w:rsid w:val="005B762C"/>
    <w:rsid w:val="005C7006"/>
    <w:rsid w:val="005D2670"/>
    <w:rsid w:val="005D2EB9"/>
    <w:rsid w:val="005D3F16"/>
    <w:rsid w:val="005E1874"/>
    <w:rsid w:val="005F17E9"/>
    <w:rsid w:val="005F366C"/>
    <w:rsid w:val="005F43CF"/>
    <w:rsid w:val="0060106B"/>
    <w:rsid w:val="0060211B"/>
    <w:rsid w:val="00605602"/>
    <w:rsid w:val="006056DA"/>
    <w:rsid w:val="0060678A"/>
    <w:rsid w:val="00616540"/>
    <w:rsid w:val="00616EC8"/>
    <w:rsid w:val="006224BB"/>
    <w:rsid w:val="006225B4"/>
    <w:rsid w:val="00626751"/>
    <w:rsid w:val="00627E48"/>
    <w:rsid w:val="00631AB6"/>
    <w:rsid w:val="00632731"/>
    <w:rsid w:val="006342CD"/>
    <w:rsid w:val="00635E65"/>
    <w:rsid w:val="00640B72"/>
    <w:rsid w:val="00643C39"/>
    <w:rsid w:val="006449E1"/>
    <w:rsid w:val="006455E4"/>
    <w:rsid w:val="00646F89"/>
    <w:rsid w:val="006531C3"/>
    <w:rsid w:val="00665F58"/>
    <w:rsid w:val="006677E9"/>
    <w:rsid w:val="0067210A"/>
    <w:rsid w:val="006724A5"/>
    <w:rsid w:val="00672CF2"/>
    <w:rsid w:val="00683F4C"/>
    <w:rsid w:val="00686C96"/>
    <w:rsid w:val="00694581"/>
    <w:rsid w:val="006A436A"/>
    <w:rsid w:val="006A470E"/>
    <w:rsid w:val="006B0DE4"/>
    <w:rsid w:val="006B7530"/>
    <w:rsid w:val="006C26EB"/>
    <w:rsid w:val="006C5BBA"/>
    <w:rsid w:val="006D219F"/>
    <w:rsid w:val="006D2D78"/>
    <w:rsid w:val="006D346D"/>
    <w:rsid w:val="006D3A68"/>
    <w:rsid w:val="006E2678"/>
    <w:rsid w:val="006E3F4C"/>
    <w:rsid w:val="006E4A23"/>
    <w:rsid w:val="006F0CE6"/>
    <w:rsid w:val="006F2C86"/>
    <w:rsid w:val="006F2F1F"/>
    <w:rsid w:val="006F4738"/>
    <w:rsid w:val="006F5C69"/>
    <w:rsid w:val="007059D8"/>
    <w:rsid w:val="00712EA3"/>
    <w:rsid w:val="00714174"/>
    <w:rsid w:val="00715616"/>
    <w:rsid w:val="007157F8"/>
    <w:rsid w:val="00716CDB"/>
    <w:rsid w:val="007179EA"/>
    <w:rsid w:val="00717D5A"/>
    <w:rsid w:val="00735262"/>
    <w:rsid w:val="00735FA8"/>
    <w:rsid w:val="007374DF"/>
    <w:rsid w:val="00743180"/>
    <w:rsid w:val="00745F9B"/>
    <w:rsid w:val="00752CB7"/>
    <w:rsid w:val="00754153"/>
    <w:rsid w:val="007545DB"/>
    <w:rsid w:val="00756332"/>
    <w:rsid w:val="00765064"/>
    <w:rsid w:val="00767C9B"/>
    <w:rsid w:val="00770CD4"/>
    <w:rsid w:val="00772B54"/>
    <w:rsid w:val="00772F40"/>
    <w:rsid w:val="0077776A"/>
    <w:rsid w:val="00777CA1"/>
    <w:rsid w:val="00780AFC"/>
    <w:rsid w:val="00780F32"/>
    <w:rsid w:val="007825A5"/>
    <w:rsid w:val="007830D7"/>
    <w:rsid w:val="00792F6D"/>
    <w:rsid w:val="007943F0"/>
    <w:rsid w:val="007A05E5"/>
    <w:rsid w:val="007A2BA5"/>
    <w:rsid w:val="007A3B69"/>
    <w:rsid w:val="007A4037"/>
    <w:rsid w:val="007A4657"/>
    <w:rsid w:val="007A5D72"/>
    <w:rsid w:val="007A66E1"/>
    <w:rsid w:val="007A71CA"/>
    <w:rsid w:val="007B1FBA"/>
    <w:rsid w:val="007B3730"/>
    <w:rsid w:val="007B4D46"/>
    <w:rsid w:val="007B5DE0"/>
    <w:rsid w:val="007B6DF6"/>
    <w:rsid w:val="007B744D"/>
    <w:rsid w:val="007C5196"/>
    <w:rsid w:val="007C5476"/>
    <w:rsid w:val="007C55BD"/>
    <w:rsid w:val="007D5A95"/>
    <w:rsid w:val="007D768C"/>
    <w:rsid w:val="007E5CC8"/>
    <w:rsid w:val="007E79FB"/>
    <w:rsid w:val="007F0B2E"/>
    <w:rsid w:val="007F4603"/>
    <w:rsid w:val="007F521B"/>
    <w:rsid w:val="007F775C"/>
    <w:rsid w:val="0080087B"/>
    <w:rsid w:val="008058E6"/>
    <w:rsid w:val="008157CA"/>
    <w:rsid w:val="008226C0"/>
    <w:rsid w:val="00832F1D"/>
    <w:rsid w:val="008338E0"/>
    <w:rsid w:val="0084172D"/>
    <w:rsid w:val="00843B34"/>
    <w:rsid w:val="00843B5F"/>
    <w:rsid w:val="0084694B"/>
    <w:rsid w:val="00853967"/>
    <w:rsid w:val="008576C4"/>
    <w:rsid w:val="00857FD8"/>
    <w:rsid w:val="00860E5E"/>
    <w:rsid w:val="00861471"/>
    <w:rsid w:val="00871AFE"/>
    <w:rsid w:val="00872B1E"/>
    <w:rsid w:val="008730A5"/>
    <w:rsid w:val="00885EA6"/>
    <w:rsid w:val="00895BC9"/>
    <w:rsid w:val="008A12D4"/>
    <w:rsid w:val="008A197E"/>
    <w:rsid w:val="008A54B1"/>
    <w:rsid w:val="008B30A6"/>
    <w:rsid w:val="008B47F8"/>
    <w:rsid w:val="008B5333"/>
    <w:rsid w:val="008B5BC8"/>
    <w:rsid w:val="008B6F45"/>
    <w:rsid w:val="008B77D7"/>
    <w:rsid w:val="008B7BF5"/>
    <w:rsid w:val="008C6F8E"/>
    <w:rsid w:val="008C74D2"/>
    <w:rsid w:val="008D136E"/>
    <w:rsid w:val="008D3BDF"/>
    <w:rsid w:val="008D4954"/>
    <w:rsid w:val="008E482D"/>
    <w:rsid w:val="008F4C9B"/>
    <w:rsid w:val="008F5FEC"/>
    <w:rsid w:val="00902AE6"/>
    <w:rsid w:val="00903765"/>
    <w:rsid w:val="009055CC"/>
    <w:rsid w:val="00911130"/>
    <w:rsid w:val="00914748"/>
    <w:rsid w:val="00916038"/>
    <w:rsid w:val="00917AE7"/>
    <w:rsid w:val="009240C5"/>
    <w:rsid w:val="009268E0"/>
    <w:rsid w:val="00926C2A"/>
    <w:rsid w:val="0093232D"/>
    <w:rsid w:val="009327C5"/>
    <w:rsid w:val="00937663"/>
    <w:rsid w:val="00942B36"/>
    <w:rsid w:val="00946890"/>
    <w:rsid w:val="00950627"/>
    <w:rsid w:val="0095302F"/>
    <w:rsid w:val="00953202"/>
    <w:rsid w:val="009544EC"/>
    <w:rsid w:val="00954CBC"/>
    <w:rsid w:val="009558B9"/>
    <w:rsid w:val="00956F46"/>
    <w:rsid w:val="00957A43"/>
    <w:rsid w:val="00960398"/>
    <w:rsid w:val="009609DF"/>
    <w:rsid w:val="00960E5C"/>
    <w:rsid w:val="00962FA8"/>
    <w:rsid w:val="0096437D"/>
    <w:rsid w:val="00964E3D"/>
    <w:rsid w:val="00965835"/>
    <w:rsid w:val="00967317"/>
    <w:rsid w:val="009705EE"/>
    <w:rsid w:val="00970FBC"/>
    <w:rsid w:val="00974634"/>
    <w:rsid w:val="00975D2E"/>
    <w:rsid w:val="009777E8"/>
    <w:rsid w:val="00977F0C"/>
    <w:rsid w:val="009820F2"/>
    <w:rsid w:val="00985BF1"/>
    <w:rsid w:val="00986DAE"/>
    <w:rsid w:val="009877E3"/>
    <w:rsid w:val="00987AED"/>
    <w:rsid w:val="00990F60"/>
    <w:rsid w:val="009A029A"/>
    <w:rsid w:val="009A08EB"/>
    <w:rsid w:val="009A5E3E"/>
    <w:rsid w:val="009B079F"/>
    <w:rsid w:val="009B0A5E"/>
    <w:rsid w:val="009B2968"/>
    <w:rsid w:val="009B6BDE"/>
    <w:rsid w:val="009C1B00"/>
    <w:rsid w:val="009C4835"/>
    <w:rsid w:val="009C4A58"/>
    <w:rsid w:val="009E0E51"/>
    <w:rsid w:val="009E1A6B"/>
    <w:rsid w:val="009F0A58"/>
    <w:rsid w:val="009F0CFF"/>
    <w:rsid w:val="009F17F8"/>
    <w:rsid w:val="009F399D"/>
    <w:rsid w:val="00A0033B"/>
    <w:rsid w:val="00A02509"/>
    <w:rsid w:val="00A029E3"/>
    <w:rsid w:val="00A03411"/>
    <w:rsid w:val="00A05AF6"/>
    <w:rsid w:val="00A10930"/>
    <w:rsid w:val="00A10C58"/>
    <w:rsid w:val="00A1110C"/>
    <w:rsid w:val="00A220F4"/>
    <w:rsid w:val="00A23201"/>
    <w:rsid w:val="00A24C0C"/>
    <w:rsid w:val="00A306B0"/>
    <w:rsid w:val="00A31E8B"/>
    <w:rsid w:val="00A32532"/>
    <w:rsid w:val="00A34C6F"/>
    <w:rsid w:val="00A34E34"/>
    <w:rsid w:val="00A42374"/>
    <w:rsid w:val="00A450D3"/>
    <w:rsid w:val="00A47461"/>
    <w:rsid w:val="00A47B46"/>
    <w:rsid w:val="00A54074"/>
    <w:rsid w:val="00A55805"/>
    <w:rsid w:val="00A609F7"/>
    <w:rsid w:val="00A62FF3"/>
    <w:rsid w:val="00A7048D"/>
    <w:rsid w:val="00A730B6"/>
    <w:rsid w:val="00A73114"/>
    <w:rsid w:val="00A73959"/>
    <w:rsid w:val="00A73CEC"/>
    <w:rsid w:val="00A74824"/>
    <w:rsid w:val="00A75B6E"/>
    <w:rsid w:val="00A817EC"/>
    <w:rsid w:val="00A81848"/>
    <w:rsid w:val="00A831D0"/>
    <w:rsid w:val="00A85431"/>
    <w:rsid w:val="00A91BCB"/>
    <w:rsid w:val="00A928FF"/>
    <w:rsid w:val="00A92E34"/>
    <w:rsid w:val="00A953E6"/>
    <w:rsid w:val="00A954A2"/>
    <w:rsid w:val="00A95B87"/>
    <w:rsid w:val="00AA18BE"/>
    <w:rsid w:val="00AA1A17"/>
    <w:rsid w:val="00AA3C9D"/>
    <w:rsid w:val="00AA3D6E"/>
    <w:rsid w:val="00AA455B"/>
    <w:rsid w:val="00AA4E80"/>
    <w:rsid w:val="00AA5CCD"/>
    <w:rsid w:val="00AB0A24"/>
    <w:rsid w:val="00AB1048"/>
    <w:rsid w:val="00AB3F91"/>
    <w:rsid w:val="00AB43DC"/>
    <w:rsid w:val="00AB4EDD"/>
    <w:rsid w:val="00AB55D8"/>
    <w:rsid w:val="00AB7D64"/>
    <w:rsid w:val="00AC0FF0"/>
    <w:rsid w:val="00AC1C1D"/>
    <w:rsid w:val="00AC1C9C"/>
    <w:rsid w:val="00AC1E3B"/>
    <w:rsid w:val="00AC2A9B"/>
    <w:rsid w:val="00AD3D4D"/>
    <w:rsid w:val="00AD6231"/>
    <w:rsid w:val="00AE0904"/>
    <w:rsid w:val="00AE1E34"/>
    <w:rsid w:val="00AE77F7"/>
    <w:rsid w:val="00AF3BA4"/>
    <w:rsid w:val="00AF62BF"/>
    <w:rsid w:val="00B02E1B"/>
    <w:rsid w:val="00B10A74"/>
    <w:rsid w:val="00B17613"/>
    <w:rsid w:val="00B216CD"/>
    <w:rsid w:val="00B24BA2"/>
    <w:rsid w:val="00B267AF"/>
    <w:rsid w:val="00B300E9"/>
    <w:rsid w:val="00B36414"/>
    <w:rsid w:val="00B426A0"/>
    <w:rsid w:val="00B46F91"/>
    <w:rsid w:val="00B51083"/>
    <w:rsid w:val="00B54346"/>
    <w:rsid w:val="00B55F66"/>
    <w:rsid w:val="00B60BE8"/>
    <w:rsid w:val="00B643E2"/>
    <w:rsid w:val="00B64A86"/>
    <w:rsid w:val="00B64CB4"/>
    <w:rsid w:val="00B73515"/>
    <w:rsid w:val="00B74520"/>
    <w:rsid w:val="00B74999"/>
    <w:rsid w:val="00B76AA9"/>
    <w:rsid w:val="00B779B2"/>
    <w:rsid w:val="00B821D7"/>
    <w:rsid w:val="00B829F1"/>
    <w:rsid w:val="00B85CB6"/>
    <w:rsid w:val="00B860A9"/>
    <w:rsid w:val="00B87061"/>
    <w:rsid w:val="00B90699"/>
    <w:rsid w:val="00B9317C"/>
    <w:rsid w:val="00B94CE0"/>
    <w:rsid w:val="00B94D72"/>
    <w:rsid w:val="00B954CD"/>
    <w:rsid w:val="00B95E87"/>
    <w:rsid w:val="00BA1928"/>
    <w:rsid w:val="00BA4738"/>
    <w:rsid w:val="00BA6FFA"/>
    <w:rsid w:val="00BB501D"/>
    <w:rsid w:val="00BB76F8"/>
    <w:rsid w:val="00BC06A9"/>
    <w:rsid w:val="00BC32AD"/>
    <w:rsid w:val="00BC3BF8"/>
    <w:rsid w:val="00BC6F5A"/>
    <w:rsid w:val="00BD557C"/>
    <w:rsid w:val="00BD676F"/>
    <w:rsid w:val="00BD6770"/>
    <w:rsid w:val="00BE19D5"/>
    <w:rsid w:val="00BE7BD3"/>
    <w:rsid w:val="00BF20E6"/>
    <w:rsid w:val="00BF2DB8"/>
    <w:rsid w:val="00C043FE"/>
    <w:rsid w:val="00C06749"/>
    <w:rsid w:val="00C06C99"/>
    <w:rsid w:val="00C10EE8"/>
    <w:rsid w:val="00C1137F"/>
    <w:rsid w:val="00C128E8"/>
    <w:rsid w:val="00C13D90"/>
    <w:rsid w:val="00C157F0"/>
    <w:rsid w:val="00C20955"/>
    <w:rsid w:val="00C3543D"/>
    <w:rsid w:val="00C358E2"/>
    <w:rsid w:val="00C376C3"/>
    <w:rsid w:val="00C41400"/>
    <w:rsid w:val="00C4647E"/>
    <w:rsid w:val="00C47CA4"/>
    <w:rsid w:val="00C500AD"/>
    <w:rsid w:val="00C56D24"/>
    <w:rsid w:val="00C57870"/>
    <w:rsid w:val="00C61F52"/>
    <w:rsid w:val="00C672B3"/>
    <w:rsid w:val="00C70FC6"/>
    <w:rsid w:val="00C73C44"/>
    <w:rsid w:val="00C90664"/>
    <w:rsid w:val="00C9077E"/>
    <w:rsid w:val="00C94FAD"/>
    <w:rsid w:val="00C97A39"/>
    <w:rsid w:val="00CA027E"/>
    <w:rsid w:val="00CA419E"/>
    <w:rsid w:val="00CA4D16"/>
    <w:rsid w:val="00CB0239"/>
    <w:rsid w:val="00CB06A0"/>
    <w:rsid w:val="00CB215F"/>
    <w:rsid w:val="00CB2B7C"/>
    <w:rsid w:val="00CB3D79"/>
    <w:rsid w:val="00CB568D"/>
    <w:rsid w:val="00CD142B"/>
    <w:rsid w:val="00CD3AE0"/>
    <w:rsid w:val="00CD4105"/>
    <w:rsid w:val="00CD437A"/>
    <w:rsid w:val="00CD5766"/>
    <w:rsid w:val="00CE4FAE"/>
    <w:rsid w:val="00CE56F8"/>
    <w:rsid w:val="00CE5B16"/>
    <w:rsid w:val="00CE5EA7"/>
    <w:rsid w:val="00CE656B"/>
    <w:rsid w:val="00CE7BFA"/>
    <w:rsid w:val="00CF4278"/>
    <w:rsid w:val="00CF6EE1"/>
    <w:rsid w:val="00D0008E"/>
    <w:rsid w:val="00D0599D"/>
    <w:rsid w:val="00D105F3"/>
    <w:rsid w:val="00D11A63"/>
    <w:rsid w:val="00D127E6"/>
    <w:rsid w:val="00D12D27"/>
    <w:rsid w:val="00D1631B"/>
    <w:rsid w:val="00D166BE"/>
    <w:rsid w:val="00D168DF"/>
    <w:rsid w:val="00D173CC"/>
    <w:rsid w:val="00D174E8"/>
    <w:rsid w:val="00D1763E"/>
    <w:rsid w:val="00D17ED0"/>
    <w:rsid w:val="00D22604"/>
    <w:rsid w:val="00D25425"/>
    <w:rsid w:val="00D2747F"/>
    <w:rsid w:val="00D27831"/>
    <w:rsid w:val="00D304C4"/>
    <w:rsid w:val="00D34A05"/>
    <w:rsid w:val="00D35F8B"/>
    <w:rsid w:val="00D3785D"/>
    <w:rsid w:val="00D40947"/>
    <w:rsid w:val="00D510BD"/>
    <w:rsid w:val="00D5308B"/>
    <w:rsid w:val="00D537DB"/>
    <w:rsid w:val="00D561BC"/>
    <w:rsid w:val="00D633AA"/>
    <w:rsid w:val="00D6719D"/>
    <w:rsid w:val="00D7639F"/>
    <w:rsid w:val="00D76527"/>
    <w:rsid w:val="00D92341"/>
    <w:rsid w:val="00D97E6C"/>
    <w:rsid w:val="00DA2DE6"/>
    <w:rsid w:val="00DA4E2C"/>
    <w:rsid w:val="00DA72EE"/>
    <w:rsid w:val="00DA7AB8"/>
    <w:rsid w:val="00DB002C"/>
    <w:rsid w:val="00DB5E21"/>
    <w:rsid w:val="00DC4CA1"/>
    <w:rsid w:val="00DC5047"/>
    <w:rsid w:val="00DC7A33"/>
    <w:rsid w:val="00DF30B0"/>
    <w:rsid w:val="00DF40D8"/>
    <w:rsid w:val="00DF51B7"/>
    <w:rsid w:val="00DF561D"/>
    <w:rsid w:val="00DF6301"/>
    <w:rsid w:val="00DF7C67"/>
    <w:rsid w:val="00E051BC"/>
    <w:rsid w:val="00E059EC"/>
    <w:rsid w:val="00E06887"/>
    <w:rsid w:val="00E0775E"/>
    <w:rsid w:val="00E14790"/>
    <w:rsid w:val="00E17E7F"/>
    <w:rsid w:val="00E2170B"/>
    <w:rsid w:val="00E22D17"/>
    <w:rsid w:val="00E24FC5"/>
    <w:rsid w:val="00E2517C"/>
    <w:rsid w:val="00E25A92"/>
    <w:rsid w:val="00E271B9"/>
    <w:rsid w:val="00E32C96"/>
    <w:rsid w:val="00E3510C"/>
    <w:rsid w:val="00E404B2"/>
    <w:rsid w:val="00E407AD"/>
    <w:rsid w:val="00E45B62"/>
    <w:rsid w:val="00E47B2D"/>
    <w:rsid w:val="00E5184A"/>
    <w:rsid w:val="00E524DF"/>
    <w:rsid w:val="00E54711"/>
    <w:rsid w:val="00E638BF"/>
    <w:rsid w:val="00E64164"/>
    <w:rsid w:val="00E66663"/>
    <w:rsid w:val="00E66FA9"/>
    <w:rsid w:val="00E714A9"/>
    <w:rsid w:val="00E71BAC"/>
    <w:rsid w:val="00E726DA"/>
    <w:rsid w:val="00E73E63"/>
    <w:rsid w:val="00E75918"/>
    <w:rsid w:val="00E76CFE"/>
    <w:rsid w:val="00E80BE9"/>
    <w:rsid w:val="00E82924"/>
    <w:rsid w:val="00E84844"/>
    <w:rsid w:val="00E855C9"/>
    <w:rsid w:val="00E869D8"/>
    <w:rsid w:val="00E8740C"/>
    <w:rsid w:val="00E878BF"/>
    <w:rsid w:val="00E954D8"/>
    <w:rsid w:val="00E9795F"/>
    <w:rsid w:val="00EA2170"/>
    <w:rsid w:val="00EB2CEE"/>
    <w:rsid w:val="00EB4F37"/>
    <w:rsid w:val="00EB74CC"/>
    <w:rsid w:val="00EC3B22"/>
    <w:rsid w:val="00EC48E9"/>
    <w:rsid w:val="00EC6974"/>
    <w:rsid w:val="00ED063A"/>
    <w:rsid w:val="00ED468C"/>
    <w:rsid w:val="00ED4712"/>
    <w:rsid w:val="00EE3E12"/>
    <w:rsid w:val="00EF0253"/>
    <w:rsid w:val="00EF45AF"/>
    <w:rsid w:val="00EF470B"/>
    <w:rsid w:val="00EF4AE7"/>
    <w:rsid w:val="00EF5B2E"/>
    <w:rsid w:val="00EF5CF5"/>
    <w:rsid w:val="00EF6025"/>
    <w:rsid w:val="00EF60F4"/>
    <w:rsid w:val="00F046F8"/>
    <w:rsid w:val="00F05135"/>
    <w:rsid w:val="00F22EC8"/>
    <w:rsid w:val="00F3180A"/>
    <w:rsid w:val="00F31B33"/>
    <w:rsid w:val="00F3452B"/>
    <w:rsid w:val="00F36D56"/>
    <w:rsid w:val="00F42A83"/>
    <w:rsid w:val="00F5018E"/>
    <w:rsid w:val="00F51F0F"/>
    <w:rsid w:val="00F53E85"/>
    <w:rsid w:val="00F6082B"/>
    <w:rsid w:val="00F60E6E"/>
    <w:rsid w:val="00F61DAE"/>
    <w:rsid w:val="00F646AE"/>
    <w:rsid w:val="00F676E2"/>
    <w:rsid w:val="00F6792A"/>
    <w:rsid w:val="00F71D65"/>
    <w:rsid w:val="00F73304"/>
    <w:rsid w:val="00F74DF4"/>
    <w:rsid w:val="00F77EA5"/>
    <w:rsid w:val="00F80416"/>
    <w:rsid w:val="00F83890"/>
    <w:rsid w:val="00F94A26"/>
    <w:rsid w:val="00F95B51"/>
    <w:rsid w:val="00FA2633"/>
    <w:rsid w:val="00FA2FE1"/>
    <w:rsid w:val="00FA6BA9"/>
    <w:rsid w:val="00FA70F1"/>
    <w:rsid w:val="00FB775E"/>
    <w:rsid w:val="00FB7E07"/>
    <w:rsid w:val="00FC045C"/>
    <w:rsid w:val="00FC42BF"/>
    <w:rsid w:val="00FC4670"/>
    <w:rsid w:val="00FC5A54"/>
    <w:rsid w:val="00FD0847"/>
    <w:rsid w:val="00FD33AC"/>
    <w:rsid w:val="00FD43D9"/>
    <w:rsid w:val="00FD677F"/>
    <w:rsid w:val="00FD7DFF"/>
    <w:rsid w:val="00FE3F68"/>
    <w:rsid w:val="00FE6AB9"/>
    <w:rsid w:val="00FF1ED5"/>
    <w:rsid w:val="00FF306E"/>
  </w:rsids>
  <m:mathPr>
    <m:mathFont m:val="Cambria Math"/>
    <m:brkBin m:val="before"/>
    <m:brkBinSub m:val="--"/>
    <m:smallFrac/>
    <m:dispDef/>
    <m:lMargin m:val="0"/>
    <m:rMargin m:val="0"/>
    <m:defJc m:val="centerGroup"/>
    <m:wrapRight/>
    <m:intLim m:val="subSup"/>
    <m:naryLim m:val="subSup"/>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FF5E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NewRomanPSMT" w:eastAsia="TimesNewRomanPSMT" w:hAnsi="TimesNewRomanPSMT" w:cs="TimesNewRomanPSMT"/>
        <w:sz w:val="24"/>
        <w:szCs w:val="24"/>
        <w:lang w:val="en-US" w:eastAsia="en-US" w:bidi="ar-SA"/>
      </w:rPr>
    </w:rPrDefault>
    <w:pPrDefault/>
  </w:docDefaults>
  <w:latentStyles w:defLockedState="0" w:defUIPriority="0" w:defSemiHidden="0" w:defUnhideWhenUsed="0" w:defQFormat="0" w:count="382">
    <w:lsdException w:name="Normal" w:uiPriority="99"/>
    <w:lsdException w:name="heading 8"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aliases w:val="Section heading"/>
    <w:uiPriority w:val="99"/>
    <w:rsid w:val="005105EB"/>
    <w:pPr>
      <w:autoSpaceDE w:val="0"/>
      <w:autoSpaceDN w:val="0"/>
      <w:adjustRightInd w:val="0"/>
      <w:spacing w:line="480" w:lineRule="auto"/>
    </w:pPr>
  </w:style>
  <w:style w:type="paragraph" w:styleId="Heading2">
    <w:name w:val="heading 2"/>
    <w:basedOn w:val="Normal"/>
    <w:next w:val="Normal"/>
    <w:link w:val="Heading2Char"/>
    <w:uiPriority w:val="99"/>
    <w:qFormat/>
    <w:rsid w:val="002A1B8F"/>
    <w:pPr>
      <w:keepNext/>
      <w:autoSpaceDE/>
      <w:autoSpaceDN/>
      <w:adjustRightInd/>
      <w:spacing w:before="280"/>
      <w:outlineLvl w:val="1"/>
    </w:pPr>
    <w:rPr>
      <w:rFonts w:ascii="Arial" w:eastAsia="Times New Roman" w:hAnsi="Arial" w:cs="Arial"/>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2A1B8F"/>
    <w:rPr>
      <w:rFonts w:ascii="Arial" w:eastAsia="Times New Roman" w:hAnsi="Arial" w:cs="Arial"/>
      <w:b/>
      <w:bCs/>
      <w:sz w:val="24"/>
      <w:szCs w:val="24"/>
      <w:lang w:val="en-GB"/>
    </w:rPr>
  </w:style>
  <w:style w:type="paragraph" w:customStyle="1" w:styleId="EndNoteBibliographyTitle">
    <w:name w:val="EndNote Bibliography Title"/>
    <w:basedOn w:val="Normal"/>
    <w:rsid w:val="00DC7A33"/>
    <w:pPr>
      <w:jc w:val="center"/>
    </w:pPr>
    <w:rPr>
      <w:rFonts w:ascii="Academy Engraved LET" w:hAnsi="Academy Engraved LET"/>
      <w:sz w:val="20"/>
    </w:rPr>
  </w:style>
  <w:style w:type="paragraph" w:customStyle="1" w:styleId="EndNoteBibliography">
    <w:name w:val="EndNote Bibliography"/>
    <w:basedOn w:val="Normal"/>
    <w:rsid w:val="00DC7A33"/>
    <w:pPr>
      <w:spacing w:line="240" w:lineRule="auto"/>
      <w:jc w:val="center"/>
    </w:pPr>
    <w:rPr>
      <w:rFonts w:ascii="Academy Engraved LET" w:hAnsi="Academy Engraved LET"/>
      <w:sz w:val="20"/>
    </w:rPr>
  </w:style>
  <w:style w:type="paragraph" w:styleId="Header">
    <w:name w:val="header"/>
    <w:basedOn w:val="Normal"/>
    <w:link w:val="HeaderChar"/>
    <w:uiPriority w:val="99"/>
    <w:rsid w:val="00F36D56"/>
    <w:pPr>
      <w:tabs>
        <w:tab w:val="center" w:pos="4320"/>
        <w:tab w:val="right" w:pos="8640"/>
      </w:tabs>
      <w:autoSpaceDE/>
      <w:autoSpaceDN/>
      <w:adjustRightInd/>
      <w:ind w:firstLine="397"/>
    </w:pPr>
    <w:rPr>
      <w:rFonts w:ascii="Times New Roman" w:eastAsia="Times New Roman" w:hAnsi="Times New Roman" w:cs="Times New Roman"/>
      <w:lang w:val="en-GB"/>
    </w:rPr>
  </w:style>
  <w:style w:type="character" w:customStyle="1" w:styleId="HeaderChar">
    <w:name w:val="Header Char"/>
    <w:basedOn w:val="DefaultParagraphFont"/>
    <w:link w:val="Header"/>
    <w:uiPriority w:val="99"/>
    <w:rsid w:val="00F36D56"/>
    <w:rPr>
      <w:rFonts w:ascii="Times New Roman" w:eastAsia="Times New Roman" w:hAnsi="Times New Roman" w:cs="Times New Roman"/>
      <w:sz w:val="24"/>
      <w:szCs w:val="24"/>
      <w:lang w:val="en-GB"/>
    </w:rPr>
  </w:style>
  <w:style w:type="paragraph" w:customStyle="1" w:styleId="Title1">
    <w:name w:val="Title1"/>
    <w:basedOn w:val="Normal"/>
    <w:uiPriority w:val="99"/>
    <w:rsid w:val="00F36D56"/>
    <w:pPr>
      <w:tabs>
        <w:tab w:val="left" w:pos="360"/>
      </w:tabs>
      <w:spacing w:before="280"/>
    </w:pPr>
    <w:rPr>
      <w:rFonts w:ascii="Arial" w:hAnsi="Arial"/>
      <w:b/>
      <w:sz w:val="28"/>
    </w:rPr>
  </w:style>
  <w:style w:type="paragraph" w:customStyle="1" w:styleId="Section">
    <w:name w:val="Section"/>
    <w:basedOn w:val="Body-firstline"/>
    <w:next w:val="Body-firstline"/>
    <w:uiPriority w:val="99"/>
    <w:rsid w:val="00024BEC"/>
    <w:pPr>
      <w:autoSpaceDE/>
      <w:autoSpaceDN/>
      <w:adjustRightInd/>
      <w:spacing w:after="60" w:line="360" w:lineRule="auto"/>
    </w:pPr>
    <w:rPr>
      <w:rFonts w:ascii="Arial" w:hAnsi="Arial"/>
      <w:b/>
      <w:sz w:val="28"/>
      <w:szCs w:val="32"/>
    </w:rPr>
  </w:style>
  <w:style w:type="paragraph" w:styleId="DocumentMap">
    <w:name w:val="Document Map"/>
    <w:basedOn w:val="Normal"/>
    <w:link w:val="DocumentMapChar"/>
    <w:uiPriority w:val="99"/>
    <w:semiHidden/>
    <w:unhideWhenUsed/>
    <w:rsid w:val="00743180"/>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43180"/>
    <w:rPr>
      <w:rFonts w:ascii="Times New Roman" w:hAnsi="Times New Roman" w:cs="Times New Roman"/>
      <w:sz w:val="24"/>
      <w:szCs w:val="24"/>
    </w:rPr>
  </w:style>
  <w:style w:type="paragraph" w:customStyle="1" w:styleId="Reference">
    <w:name w:val="Reference"/>
    <w:basedOn w:val="Normal"/>
    <w:uiPriority w:val="99"/>
    <w:rsid w:val="00596148"/>
    <w:pPr>
      <w:tabs>
        <w:tab w:val="left" w:pos="2880"/>
      </w:tabs>
      <w:ind w:left="720" w:hanging="720"/>
    </w:pPr>
    <w:rPr>
      <w:rFonts w:ascii="Times New Roman" w:hAnsi="Times New Roman"/>
      <w:b/>
    </w:rPr>
  </w:style>
  <w:style w:type="paragraph" w:customStyle="1" w:styleId="Body">
    <w:name w:val="Body"/>
    <w:basedOn w:val="Normal"/>
    <w:uiPriority w:val="99"/>
    <w:rsid w:val="00CD437A"/>
    <w:pPr>
      <w:ind w:firstLine="397"/>
    </w:pPr>
  </w:style>
  <w:style w:type="paragraph" w:customStyle="1" w:styleId="Body-firstline">
    <w:name w:val="Body-first line"/>
    <w:basedOn w:val="Normal"/>
    <w:uiPriority w:val="99"/>
    <w:rsid w:val="00024BEC"/>
    <w:pPr>
      <w:spacing w:before="240"/>
    </w:pPr>
  </w:style>
  <w:style w:type="paragraph" w:customStyle="1" w:styleId="Subheading">
    <w:name w:val="Subheading"/>
    <w:basedOn w:val="Body-firstline"/>
    <w:uiPriority w:val="99"/>
    <w:rsid w:val="00567AB0"/>
    <w:pPr>
      <w:spacing w:before="80" w:after="80" w:line="360" w:lineRule="auto"/>
    </w:pPr>
    <w:rPr>
      <w:b/>
      <w:sz w:val="28"/>
    </w:rPr>
  </w:style>
  <w:style w:type="character" w:customStyle="1" w:styleId="inlineheading">
    <w:name w:val="inline heading"/>
    <w:basedOn w:val="DefaultParagraphFont"/>
    <w:rsid w:val="00024BEC"/>
    <w:rPr>
      <w:rFonts w:ascii="Arial" w:hAnsi="Arial"/>
      <w:b/>
      <w:sz w:val="24"/>
    </w:rPr>
  </w:style>
  <w:style w:type="paragraph" w:styleId="Footer">
    <w:name w:val="footer"/>
    <w:basedOn w:val="Normal"/>
    <w:link w:val="FooterChar"/>
    <w:rsid w:val="00CA419E"/>
    <w:pPr>
      <w:tabs>
        <w:tab w:val="center" w:pos="4320"/>
        <w:tab w:val="right" w:pos="8640"/>
      </w:tabs>
      <w:spacing w:line="240" w:lineRule="auto"/>
    </w:pPr>
  </w:style>
  <w:style w:type="character" w:customStyle="1" w:styleId="FooterChar">
    <w:name w:val="Footer Char"/>
    <w:basedOn w:val="DefaultParagraphFont"/>
    <w:link w:val="Footer"/>
    <w:rsid w:val="00CA419E"/>
  </w:style>
  <w:style w:type="paragraph" w:customStyle="1" w:styleId="p1">
    <w:name w:val="p1"/>
    <w:basedOn w:val="Normal"/>
    <w:rsid w:val="00315059"/>
    <w:pPr>
      <w:autoSpaceDE/>
      <w:autoSpaceDN/>
      <w:adjustRightInd/>
      <w:spacing w:line="240" w:lineRule="auto"/>
      <w:ind w:left="540" w:hanging="540"/>
    </w:pPr>
    <w:rPr>
      <w:rFonts w:ascii="Helvetica" w:hAnsi="Helvetica" w:cs="Times New Roman"/>
      <w:sz w:val="18"/>
      <w:szCs w:val="18"/>
    </w:rPr>
  </w:style>
  <w:style w:type="paragraph" w:styleId="NormalWeb">
    <w:name w:val="Normal (Web)"/>
    <w:basedOn w:val="Normal"/>
    <w:uiPriority w:val="99"/>
    <w:semiHidden/>
    <w:unhideWhenUsed/>
    <w:rsid w:val="006224BB"/>
    <w:pPr>
      <w:autoSpaceDE/>
      <w:autoSpaceDN/>
      <w:adjustRightInd/>
      <w:spacing w:before="100" w:beforeAutospacing="1" w:after="100" w:afterAutospacing="1" w:line="240" w:lineRule="auto"/>
    </w:pPr>
    <w:rPr>
      <w:rFonts w:ascii="Times New Roman" w:hAnsi="Times New Roman" w:cs="Times New Roman"/>
    </w:rPr>
  </w:style>
  <w:style w:type="paragraph" w:styleId="BalloonText">
    <w:name w:val="Balloon Text"/>
    <w:basedOn w:val="Normal"/>
    <w:link w:val="BalloonTextChar"/>
    <w:semiHidden/>
    <w:unhideWhenUsed/>
    <w:rsid w:val="00E71BAC"/>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71BAC"/>
    <w:rPr>
      <w:rFonts w:ascii="Times New Roman" w:hAnsi="Times New Roman" w:cs="Times New Roman"/>
      <w:sz w:val="18"/>
      <w:szCs w:val="18"/>
    </w:rPr>
  </w:style>
  <w:style w:type="paragraph" w:styleId="BodyText">
    <w:name w:val="Body Text"/>
    <w:basedOn w:val="Normal"/>
    <w:link w:val="BodyTextChar"/>
    <w:rsid w:val="00B54346"/>
    <w:pPr>
      <w:spacing w:after="120"/>
    </w:pPr>
  </w:style>
  <w:style w:type="character" w:customStyle="1" w:styleId="BodyTextChar">
    <w:name w:val="Body Text Char"/>
    <w:basedOn w:val="DefaultParagraphFont"/>
    <w:link w:val="BodyText"/>
    <w:rsid w:val="00B54346"/>
  </w:style>
  <w:style w:type="character" w:customStyle="1" w:styleId="s1">
    <w:name w:val="s1"/>
    <w:basedOn w:val="DefaultParagraphFont"/>
    <w:rsid w:val="004610E7"/>
  </w:style>
  <w:style w:type="paragraph" w:styleId="Revision">
    <w:name w:val="Revision"/>
    <w:hidden/>
    <w:semiHidden/>
    <w:rsid w:val="00832F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441422">
      <w:bodyDiv w:val="1"/>
      <w:marLeft w:val="0"/>
      <w:marRight w:val="0"/>
      <w:marTop w:val="0"/>
      <w:marBottom w:val="0"/>
      <w:divBdr>
        <w:top w:val="none" w:sz="0" w:space="0" w:color="auto"/>
        <w:left w:val="none" w:sz="0" w:space="0" w:color="auto"/>
        <w:bottom w:val="none" w:sz="0" w:space="0" w:color="auto"/>
        <w:right w:val="none" w:sz="0" w:space="0" w:color="auto"/>
      </w:divBdr>
    </w:div>
    <w:div w:id="633604976">
      <w:bodyDiv w:val="1"/>
      <w:marLeft w:val="0"/>
      <w:marRight w:val="0"/>
      <w:marTop w:val="0"/>
      <w:marBottom w:val="0"/>
      <w:divBdr>
        <w:top w:val="none" w:sz="0" w:space="0" w:color="auto"/>
        <w:left w:val="none" w:sz="0" w:space="0" w:color="auto"/>
        <w:bottom w:val="none" w:sz="0" w:space="0" w:color="auto"/>
        <w:right w:val="none" w:sz="0" w:space="0" w:color="auto"/>
      </w:divBdr>
      <w:divsChild>
        <w:div w:id="1291934190">
          <w:marLeft w:val="0"/>
          <w:marRight w:val="0"/>
          <w:marTop w:val="0"/>
          <w:marBottom w:val="0"/>
          <w:divBdr>
            <w:top w:val="none" w:sz="0" w:space="0" w:color="auto"/>
            <w:left w:val="none" w:sz="0" w:space="0" w:color="auto"/>
            <w:bottom w:val="none" w:sz="0" w:space="0" w:color="auto"/>
            <w:right w:val="none" w:sz="0" w:space="0" w:color="auto"/>
          </w:divBdr>
          <w:divsChild>
            <w:div w:id="25178451">
              <w:marLeft w:val="0"/>
              <w:marRight w:val="0"/>
              <w:marTop w:val="0"/>
              <w:marBottom w:val="0"/>
              <w:divBdr>
                <w:top w:val="none" w:sz="0" w:space="0" w:color="auto"/>
                <w:left w:val="none" w:sz="0" w:space="0" w:color="auto"/>
                <w:bottom w:val="none" w:sz="0" w:space="0" w:color="auto"/>
                <w:right w:val="none" w:sz="0" w:space="0" w:color="auto"/>
              </w:divBdr>
              <w:divsChild>
                <w:div w:id="1247691287">
                  <w:marLeft w:val="0"/>
                  <w:marRight w:val="0"/>
                  <w:marTop w:val="0"/>
                  <w:marBottom w:val="0"/>
                  <w:divBdr>
                    <w:top w:val="none" w:sz="0" w:space="0" w:color="auto"/>
                    <w:left w:val="none" w:sz="0" w:space="0" w:color="auto"/>
                    <w:bottom w:val="none" w:sz="0" w:space="0" w:color="auto"/>
                    <w:right w:val="none" w:sz="0" w:space="0" w:color="auto"/>
                  </w:divBdr>
                  <w:divsChild>
                    <w:div w:id="147641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263827">
      <w:bodyDiv w:val="1"/>
      <w:marLeft w:val="0"/>
      <w:marRight w:val="0"/>
      <w:marTop w:val="0"/>
      <w:marBottom w:val="0"/>
      <w:divBdr>
        <w:top w:val="none" w:sz="0" w:space="0" w:color="auto"/>
        <w:left w:val="none" w:sz="0" w:space="0" w:color="auto"/>
        <w:bottom w:val="none" w:sz="0" w:space="0" w:color="auto"/>
        <w:right w:val="none" w:sz="0" w:space="0" w:color="auto"/>
      </w:divBdr>
    </w:div>
    <w:div w:id="1520773144">
      <w:bodyDiv w:val="1"/>
      <w:marLeft w:val="0"/>
      <w:marRight w:val="0"/>
      <w:marTop w:val="0"/>
      <w:marBottom w:val="0"/>
      <w:divBdr>
        <w:top w:val="none" w:sz="0" w:space="0" w:color="auto"/>
        <w:left w:val="none" w:sz="0" w:space="0" w:color="auto"/>
        <w:bottom w:val="none" w:sz="0" w:space="0" w:color="auto"/>
        <w:right w:val="none" w:sz="0" w:space="0" w:color="auto"/>
      </w:divBdr>
    </w:div>
    <w:div w:id="1646160121">
      <w:bodyDiv w:val="1"/>
      <w:marLeft w:val="0"/>
      <w:marRight w:val="0"/>
      <w:marTop w:val="0"/>
      <w:marBottom w:val="0"/>
      <w:divBdr>
        <w:top w:val="none" w:sz="0" w:space="0" w:color="auto"/>
        <w:left w:val="none" w:sz="0" w:space="0" w:color="auto"/>
        <w:bottom w:val="none" w:sz="0" w:space="0" w:color="auto"/>
        <w:right w:val="none" w:sz="0" w:space="0" w:color="auto"/>
      </w:divBdr>
    </w:div>
    <w:div w:id="1908344819">
      <w:bodyDiv w:val="1"/>
      <w:marLeft w:val="0"/>
      <w:marRight w:val="0"/>
      <w:marTop w:val="0"/>
      <w:marBottom w:val="0"/>
      <w:divBdr>
        <w:top w:val="none" w:sz="0" w:space="0" w:color="auto"/>
        <w:left w:val="none" w:sz="0" w:space="0" w:color="auto"/>
        <w:bottom w:val="none" w:sz="0" w:space="0" w:color="auto"/>
        <w:right w:val="none" w:sz="0" w:space="0" w:color="auto"/>
      </w:divBdr>
      <w:divsChild>
        <w:div w:id="1140881362">
          <w:marLeft w:val="0"/>
          <w:marRight w:val="0"/>
          <w:marTop w:val="0"/>
          <w:marBottom w:val="0"/>
          <w:divBdr>
            <w:top w:val="none" w:sz="0" w:space="0" w:color="auto"/>
            <w:left w:val="none" w:sz="0" w:space="0" w:color="auto"/>
            <w:bottom w:val="none" w:sz="0" w:space="0" w:color="auto"/>
            <w:right w:val="none" w:sz="0" w:space="0" w:color="auto"/>
          </w:divBdr>
          <w:divsChild>
            <w:div w:id="1899243001">
              <w:marLeft w:val="0"/>
              <w:marRight w:val="0"/>
              <w:marTop w:val="0"/>
              <w:marBottom w:val="0"/>
              <w:divBdr>
                <w:top w:val="none" w:sz="0" w:space="0" w:color="auto"/>
                <w:left w:val="none" w:sz="0" w:space="0" w:color="auto"/>
                <w:bottom w:val="none" w:sz="0" w:space="0" w:color="auto"/>
                <w:right w:val="none" w:sz="0" w:space="0" w:color="auto"/>
              </w:divBdr>
              <w:divsChild>
                <w:div w:id="999886375">
                  <w:marLeft w:val="0"/>
                  <w:marRight w:val="0"/>
                  <w:marTop w:val="0"/>
                  <w:marBottom w:val="0"/>
                  <w:divBdr>
                    <w:top w:val="none" w:sz="0" w:space="0" w:color="auto"/>
                    <w:left w:val="none" w:sz="0" w:space="0" w:color="auto"/>
                    <w:bottom w:val="none" w:sz="0" w:space="0" w:color="auto"/>
                    <w:right w:val="none" w:sz="0" w:space="0" w:color="auto"/>
                  </w:divBdr>
                  <w:divsChild>
                    <w:div w:id="16049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33560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7</Pages>
  <Words>19750</Words>
  <Characters>112577</Characters>
  <Application>Microsoft Macintosh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BAM paper</vt:lpstr>
    </vt:vector>
  </TitlesOfParts>
  <Company/>
  <LinksUpToDate>false</LinksUpToDate>
  <CharactersWithSpaces>132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M paper</dc:title>
  <dc:creator>Stanley Salmons</dc:creator>
  <cp:lastModifiedBy>Salmons, Stanley</cp:lastModifiedBy>
  <cp:revision>3</cp:revision>
  <cp:lastPrinted>2017-08-01T18:32:00Z</cp:lastPrinted>
  <dcterms:created xsi:type="dcterms:W3CDTF">2017-09-09T10:05:00Z</dcterms:created>
  <dcterms:modified xsi:type="dcterms:W3CDTF">2017-09-09T10:06:00Z</dcterms:modified>
</cp:coreProperties>
</file>